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1942A" w14:textId="77777777" w:rsidR="007002AE" w:rsidRDefault="007002AE" w:rsidP="007002AE">
      <w:pPr>
        <w:pStyle w:val="berschrift1"/>
        <w:jc w:val="center"/>
      </w:pPr>
      <w:r>
        <w:t>Data Analysis and Power Simulations with General Linear Mixed Modelling for Psychophysical Data – A Practical R- and Julia-Based Guide</w:t>
      </w:r>
    </w:p>
    <w:p w14:paraId="310DD95D" w14:textId="77777777" w:rsidR="007002AE" w:rsidRDefault="007002AE" w:rsidP="007002AE">
      <w:pPr>
        <w:pStyle w:val="berschrift1"/>
        <w:jc w:val="both"/>
      </w:pPr>
    </w:p>
    <w:p w14:paraId="7B5890E9" w14:textId="77777777" w:rsidR="007002AE" w:rsidRDefault="007002AE" w:rsidP="007002AE">
      <w:pPr>
        <w:pStyle w:val="berschrift1"/>
        <w:jc w:val="both"/>
      </w:pPr>
      <w:r>
        <w:t>Introduction</w:t>
      </w:r>
    </w:p>
    <w:p w14:paraId="0FBC2977" w14:textId="2DA23608" w:rsidR="007002AE" w:rsidRDefault="007002AE" w:rsidP="007002AE">
      <w:pPr>
        <w:jc w:val="both"/>
      </w:pPr>
      <w:r>
        <w:t>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participants and/or blocks or within 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t xml:space="preserve"> While this can be a valid approach,</w:t>
      </w:r>
      <w:r w:rsidRPr="00782735">
        <w:t xml:space="preserve"> </w:t>
      </w:r>
      <w:r>
        <w:t>this generally</w:t>
      </w:r>
      <w:r w:rsidRPr="00782735">
        <w:t xml:space="preserve"> neglects that each PSE and JND is based on a large number of trials and thus fails to account for the added reliability of the measures provided. Depending on the experimental design, this can lead to a loss of statistical power. As a solution, Moscatelli at al. (Moscatelli, Mezzetti, &amp; Lacquaniti, 2012) have suggested the use of General Linear Mixed Modelling (GLMM). GLMM allows to fit population parameters across all data, while still taking into account that responses within each condition and participant are correlated more strongly than across conditions and participants.</w:t>
      </w:r>
      <w:r>
        <w:t xml:space="preserve"> In the first part of this manuscript, we will compare different statistical approaches to Null Hypothesis</w:t>
      </w:r>
      <w:r w:rsidR="006A6799">
        <w:t xml:space="preserve"> Significance</w:t>
      </w:r>
      <w:r>
        <w:t xml:space="preserve"> Testing for typical psychophysical data. We furthermore provide a step-by-step tutorial to simulating psychophysical data that R users can easily adapt to match their own experiments. We will use these simulated data to illustrate the different approaches in significance testing for psychophysical data and give concrete recommendations for a variety of use cases. </w:t>
      </w:r>
    </w:p>
    <w:p w14:paraId="0F1234DA" w14:textId="77777777" w:rsidR="00B801C6" w:rsidRDefault="00B801C6" w:rsidP="00B801C6">
      <w:pPr>
        <w:keepNext/>
        <w:jc w:val="both"/>
      </w:pPr>
      <w:r>
        <w:rPr>
          <w:noProof/>
        </w:rPr>
        <w:lastRenderedPageBreak/>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70E24D72" w:rsidR="00B801C6" w:rsidRPr="00782735" w:rsidRDefault="00B801C6" w:rsidP="00B801C6">
      <w:pPr>
        <w:pStyle w:val="Beschriftung"/>
        <w:jc w:val="both"/>
        <w:rPr>
          <w:caps/>
        </w:rPr>
      </w:pPr>
      <w:bookmarkStart w:id="0" w:name="_Ref45511565"/>
      <w:r>
        <w:t xml:space="preserve">Figure </w:t>
      </w:r>
      <w:fldSimple w:instr=" SEQ Figure \* ARABIC ">
        <w:r w:rsidR="00462C53">
          <w:rPr>
            <w:noProof/>
          </w:rPr>
          <w:t>1</w:t>
        </w:r>
      </w:fldSimple>
      <w:bookmarkEnd w:id="0"/>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2C98FD73" w14:textId="7B5E2BDE" w:rsidR="007002AE" w:rsidRDefault="007002AE" w:rsidP="007002AE">
      <w:pPr>
        <w:jc w:val="both"/>
      </w:pPr>
      <w:r>
        <w:t xml:space="preserve">In the second part of this paper, we will show how we can leverage simulations to plan sample sizes more efficiently. While power analyses are becoming more mainstream in other areas, they still are the exception in the typical psychophysical study. Some tutorials have been brought forward that are quite easily adaptable to many different designs </w:t>
      </w:r>
      <w:r>
        <w:fldChar w:fldCharType="begin" w:fldLock="1"/>
      </w:r>
      <w:r>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fldChar w:fldCharType="separate"/>
      </w:r>
      <w:r w:rsidRPr="00DD007B">
        <w:rPr>
          <w:noProof/>
        </w:rPr>
        <w:t>(Debruine &amp; Barr, 2019; Kumle, Võ, &amp; Draschkow, 2020)</w:t>
      </w:r>
      <w:r>
        <w:fldChar w:fldCharType="end"/>
      </w:r>
      <w:r>
        <w:t>. Based on Linear Mixed Modelling, these take into accou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 binary, and that relationships between dependent and independent variables are usually not linear. The present paper thus aims to give advice on how to conduct power analyses for common psychophysical designs that investigate the effect of a categorical experimental variable on precision and accuracy in two-alternative forced-choice paradigms. In the following, we thus first discuss the two main methods for analyzing data from Two-Alternative Forced-Choice Tasks. We then elaborate on how to simulate datasets that resemble the data expected for a task, and provide a sample analysis for this fictional dataset. Then, we give recommendations on how to obtain the power of an experimental setup given certain assumptions, and compare the two approaches of analysis in terms of their power. We accompany this with example implementations in R and Julia and show ways to determine the most efficient trials-per-participant ratio.</w:t>
      </w:r>
    </w:p>
    <w:p w14:paraId="66C5EA25" w14:textId="77777777" w:rsidR="0000500A" w:rsidRDefault="0000500A" w:rsidP="007002AE">
      <w:pPr>
        <w:jc w:val="both"/>
      </w:pPr>
    </w:p>
    <w:p w14:paraId="22B0DAA5" w14:textId="312FDA3A" w:rsidR="007002AE" w:rsidRDefault="007002AE" w:rsidP="007002AE">
      <w:pPr>
        <w:pStyle w:val="berschrift1"/>
      </w:pPr>
      <w:r>
        <w:t>Simulating Psychophysical Data</w:t>
      </w:r>
    </w:p>
    <w:p w14:paraId="0F8C5DCE" w14:textId="0179ECED" w:rsidR="00C97284" w:rsidRDefault="007002AE" w:rsidP="007002AE">
      <w:r>
        <w:t xml:space="preserve">We will first discuss the specifics of simulating psychophysical data for one typical case of psychometric study: A </w:t>
      </w:r>
      <w:r w:rsidR="00C97284">
        <w:t xml:space="preserve">Two-Alternative Forced-Choice task with a within-participant manipulation, where the presented stimuli are chosen according to a staircase procedure. </w:t>
      </w:r>
      <w:r w:rsidR="00C97284" w:rsidRPr="00C97284">
        <w:t xml:space="preserve">Words in bold and between quotation </w:t>
      </w:r>
      <w:r w:rsidR="00C97284" w:rsidRPr="00C97284">
        <w:lastRenderedPageBreak/>
        <w:t>marks refer to variables in the script. For some of the variables, we demonstrate how to derive them from existing datasets. To this end, we will use pilot data from our lab.</w:t>
      </w:r>
    </w:p>
    <w:p w14:paraId="2B2ED576" w14:textId="482B1206" w:rsidR="00C97284" w:rsidRDefault="00C97284" w:rsidP="00C97284">
      <w:pPr>
        <w:pStyle w:val="berschrift2"/>
      </w:pPr>
      <w:r>
        <w:t>Required values</w:t>
      </w:r>
    </w:p>
    <w:p w14:paraId="1233913D" w14:textId="77777777" w:rsidR="00C97284" w:rsidRDefault="00C97284" w:rsidP="00C97284">
      <w:r>
        <w:t>This method requires estimates of all relevant parameters. Some pertain to the stimuli, some can be taken from the literature, and some must be guessed (educatedly).</w:t>
      </w:r>
    </w:p>
    <w:p w14:paraId="5F578B9A" w14:textId="77777777" w:rsidR="00C97284" w:rsidRDefault="00C97284" w:rsidP="00C97284">
      <w:r>
        <w:t>“</w:t>
      </w:r>
      <w:r w:rsidRPr="00FE0C4D">
        <w:rPr>
          <w:b/>
          <w:bCs/>
        </w:rPr>
        <w:t>ID</w:t>
      </w:r>
      <w:r>
        <w:t>” is a vector containing one ID for each subject we want to simulate.</w:t>
      </w:r>
    </w:p>
    <w:p w14:paraId="3C9386DC" w14:textId="77777777" w:rsidR="00C97284" w:rsidRDefault="00C97284" w:rsidP="00C97284">
      <w:r>
        <w:t>“</w:t>
      </w:r>
      <w:r w:rsidRPr="00FE0C4D">
        <w:rPr>
          <w:b/>
          <w:bCs/>
        </w:rPr>
        <w:t>ConditionOfInterest</w:t>
      </w:r>
      <w:r>
        <w:t>” is a vector containing IDs for a binary categorical variable related to the main hypothesis of the experiment. For example: Is there a pictorial background scene?</w:t>
      </w:r>
    </w:p>
    <w:p w14:paraId="02A97FB1" w14:textId="77777777" w:rsidR="00C97284" w:rsidRDefault="00C97284" w:rsidP="00C97284">
      <w:r>
        <w:t>“</w:t>
      </w:r>
      <w:r w:rsidRPr="00FE0C4D">
        <w:rPr>
          <w:b/>
          <w:bCs/>
        </w:rPr>
        <w:t>StandardValues</w:t>
      </w:r>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FE0C4D">
        <w:rPr>
          <w:b/>
          <w:bCs/>
        </w:rPr>
        <w:t>reps</w:t>
      </w:r>
      <w:r>
        <w:t>” is a vector containing an ID for each trial, the maximum number being the average number of trials we expect for any given staircase.</w:t>
      </w:r>
    </w:p>
    <w:p w14:paraId="43736A17" w14:textId="77777777" w:rsidR="00C97284" w:rsidRDefault="00C97284" w:rsidP="00C97284">
      <w:r>
        <w:t>“</w:t>
      </w:r>
      <w:r w:rsidRPr="00FE0C4D">
        <w:rPr>
          <w:b/>
          <w:bCs/>
        </w:rPr>
        <w:t>PSE_Difference</w:t>
      </w:r>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t>“</w:t>
      </w:r>
      <w:r w:rsidRPr="00FE0C4D">
        <w:rPr>
          <w:b/>
          <w:bCs/>
        </w:rPr>
        <w:t>JND_Difference</w:t>
      </w:r>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r w:rsidRPr="00FE0C4D">
        <w:rPr>
          <w:b/>
          <w:bCs/>
        </w:rPr>
        <w:t>Mean_Standard</w:t>
      </w:r>
      <w:r>
        <w:t>” is the Mean of the psychometric function expected for the standard condition. In many cases, this is the stimulus strength of the comparison stimulus.</w:t>
      </w:r>
    </w:p>
    <w:p w14:paraId="1DAF2A10" w14:textId="77777777" w:rsidR="00C97284" w:rsidRDefault="00C97284" w:rsidP="00C97284">
      <w:r>
        <w:t>“</w:t>
      </w:r>
      <w:r w:rsidRPr="00FE0C4D">
        <w:rPr>
          <w:b/>
          <w:bCs/>
        </w:rPr>
        <w:t>Multiplicator_SD_Standard</w:t>
      </w:r>
      <w:r>
        <w:t>”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to verify to what extent Weber’s law holds for the stimulus in question, we believe this to be a reasonable simplification.</w:t>
      </w:r>
    </w:p>
    <w:p w14:paraId="63ED6062" w14:textId="77777777" w:rsidR="00C97284" w:rsidRDefault="00C97284" w:rsidP="00C97284">
      <w:r>
        <w:t>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constraints  .</w:t>
      </w:r>
    </w:p>
    <w:p w14:paraId="24976EC3" w14:textId="77777777" w:rsidR="00C97284" w:rsidRDefault="00C97284" w:rsidP="00C97284">
      <w:r>
        <w:t>“</w:t>
      </w:r>
      <w:r w:rsidRPr="00FE0C4D">
        <w:rPr>
          <w:b/>
          <w:bCs/>
        </w:rPr>
        <w:t>SD_Standard</w:t>
      </w:r>
      <w:r>
        <w:t>” is then the standard deviation of the psychometric function for each stimulus intensity (</w:t>
      </w:r>
      <w:r w:rsidRPr="00FE0C4D">
        <w:rPr>
          <w:b/>
          <w:bCs/>
        </w:rPr>
        <w:t>Multiplicator_SD_Standard</w:t>
      </w:r>
      <w:r>
        <w:t xml:space="preserve"> * </w:t>
      </w:r>
      <w:r w:rsidRPr="00FE0C4D">
        <w:rPr>
          <w:b/>
          <w:bCs/>
        </w:rPr>
        <w:t>Mean_Standard</w:t>
      </w:r>
      <w:r>
        <w:t>).</w:t>
      </w:r>
    </w:p>
    <w:p w14:paraId="6080FC8A" w14:textId="7A093A1C" w:rsidR="00C97284" w:rsidRDefault="00C97284" w:rsidP="00C97284">
      <w:r>
        <w:lastRenderedPageBreak/>
        <w:t>“</w:t>
      </w:r>
      <w:r w:rsidRPr="00FE0C4D">
        <w:rPr>
          <w:b/>
          <w:bCs/>
        </w:rPr>
        <w:t>Type_ResponseFunction</w:t>
      </w:r>
      <w:r>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 For the Method of Constant Stimuli, no randomness is involved in how the presented stimulus strengths are chosen. In this case, we use the values chosen for your stimulus.</w:t>
      </w:r>
    </w:p>
    <w:p w14:paraId="068CD008" w14:textId="77777777" w:rsidR="00C97284" w:rsidRDefault="00C97284" w:rsidP="00C97284">
      <w:pPr>
        <w:keepNext/>
      </w:pPr>
      <w:r>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7A8D445A" w:rsidR="00C97284" w:rsidRDefault="00C97284" w:rsidP="00C97284">
      <w:pPr>
        <w:pStyle w:val="Beschriftung"/>
      </w:pPr>
      <w:bookmarkStart w:id="1" w:name="_Ref45511590"/>
      <w:r>
        <w:t xml:space="preserve">Figure </w:t>
      </w:r>
      <w:fldSimple w:instr=" SEQ Figure \* ARABIC ">
        <w:r w:rsidR="00462C53">
          <w:rPr>
            <w:noProof/>
          </w:rPr>
          <w:t>2</w:t>
        </w:r>
      </w:fldSimple>
      <w:bookmarkEnd w:id="1"/>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r w:rsidRPr="00FE0C4D">
        <w:rPr>
          <w:b/>
          <w:bCs/>
        </w:rPr>
        <w:t>SD_ResponseFunction</w:t>
      </w:r>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7777777" w:rsidR="00C97284" w:rsidRDefault="00C97284" w:rsidP="00C97284">
      <w:r>
        <w:t>We assume that there is between-participant variability in the means of the psychometric functions. “</w:t>
      </w:r>
      <w:r w:rsidRPr="00FE0C4D">
        <w:rPr>
          <w:b/>
          <w:bCs/>
        </w:rPr>
        <w:t>Mean_Variability_Between</w:t>
      </w:r>
      <w:r>
        <w:t>” sets the standard deviation of the normal distribution these PSEs are drawn from. This normal distribution has a mean of 1, that is, the standard deviation needs to be set accordingly.</w:t>
      </w:r>
    </w:p>
    <w:p w14:paraId="5E5C9123" w14:textId="3AC42EFD" w:rsidR="00C97284" w:rsidRDefault="00C97284" w:rsidP="00C97284">
      <w:r>
        <w:t>We assume that there is between-participant variability in the standard deviations of the psychometric functions. “</w:t>
      </w:r>
      <w:r w:rsidRPr="00FE0C4D">
        <w:rPr>
          <w:b/>
          <w:bCs/>
        </w:rPr>
        <w:t>SD_Variability_Between</w:t>
      </w:r>
      <w:r>
        <w:t>” sets the standard deviation of the normal distribution these standard deviations are drawn from. This normal distribution has a mean of 1, that is, the standard deviation has to be set accordingly.</w:t>
      </w:r>
    </w:p>
    <w:p w14:paraId="336B2245" w14:textId="77777777" w:rsidR="004851AE" w:rsidRDefault="004851AE" w:rsidP="006D0A02">
      <w:pPr>
        <w:pStyle w:val="berschrift2"/>
        <w:rPr>
          <w:noProof/>
        </w:rPr>
      </w:pPr>
      <w:r>
        <w:rPr>
          <w:noProof/>
        </w:rPr>
        <w:t>Extracting the parameters from existing data</w:t>
      </w:r>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w:t>
      </w:r>
      <w:r>
        <w:rPr>
          <w:noProof/>
        </w:rPr>
        <w:lastRenderedPageBreak/>
        <w:t xml:space="preserve">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77777777" w:rsidR="004851AE" w:rsidRDefault="004851AE" w:rsidP="004851AE">
      <w:pPr>
        <w:jc w:val="both"/>
        <w:rPr>
          <w:noProof/>
        </w:rPr>
      </w:pPr>
      <w:r>
        <w:rPr>
          <w:noProof/>
        </w:rPr>
        <w:t>In the following, we provide the code we use to compute the needed values to accurately simulate datasets. We first load the necessary packages: “dplyr” for data manipulation, “quickpsy” to fit psychometric functions and “MASS” for an way to determine response functions and the parameters of these response functions. When then define and use the “Where_Am_I”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KeinLeerraum"/>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KeinLeerraum"/>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KeinLeerraum"/>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KeinLeerraum"/>
        <w:ind w:left="720"/>
        <w:jc w:val="both"/>
        <w:rPr>
          <w:rFonts w:ascii="Courier New" w:hAnsi="Courier New" w:cs="Courier New"/>
          <w:noProof/>
          <w:sz w:val="16"/>
          <w:szCs w:val="16"/>
        </w:rPr>
      </w:pPr>
    </w:p>
    <w:p w14:paraId="2A186166" w14:textId="77777777" w:rsidR="004851AE" w:rsidRPr="00572C8D" w:rsidRDefault="004851AE" w:rsidP="004851AE">
      <w:pPr>
        <w:pStyle w:val="KeinLeerraum"/>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KeinLeerraum"/>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KeinLeerraum"/>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KeinLeerraum"/>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KeinLeerraum"/>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KeinLeerraum"/>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KeinLeerraum"/>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KeinLeerraum"/>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KeinLeerraum"/>
        <w:ind w:left="720"/>
        <w:jc w:val="both"/>
        <w:rPr>
          <w:rFonts w:ascii="Courier New" w:hAnsi="Courier New" w:cs="Courier New"/>
          <w:noProof/>
          <w:sz w:val="16"/>
          <w:szCs w:val="16"/>
        </w:rPr>
      </w:pPr>
    </w:p>
    <w:p w14:paraId="602A5B11" w14:textId="77777777" w:rsidR="004851AE" w:rsidRDefault="004851AE" w:rsidP="004851AE">
      <w:pPr>
        <w:pStyle w:val="KeinLeerraum"/>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KeinLeerraum"/>
        <w:ind w:left="720"/>
        <w:jc w:val="both"/>
        <w:rPr>
          <w:rFonts w:ascii="Courier New" w:hAnsi="Courier New" w:cs="Courier New"/>
          <w:noProof/>
          <w:sz w:val="16"/>
          <w:szCs w:val="16"/>
        </w:rPr>
      </w:pPr>
    </w:p>
    <w:p w14:paraId="689DD98E" w14:textId="77777777" w:rsidR="004851AE" w:rsidRPr="0047431B" w:rsidRDefault="004851AE" w:rsidP="004851AE">
      <w:pPr>
        <w:pStyle w:val="KeinLeerraum"/>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Pest_Bigger”). We also compute the difference between test and comparison stimulus (“Difference”) and mark trials as “incongruent” (target and observer motion in opposite directions), “congruent” (target and observer motion in the same direction) and “no motion” (no observer motion). Then, we apply a very crude exclusion criterion by excluding all those trials where the test stimulus motion was more than two times faster than the comparison stimulus. We will furthermore only compare “incongruent” and “no motion” trials, as we limit these guidelines to comparing one baseline and one test condition.</w:t>
      </w:r>
    </w:p>
    <w:p w14:paraId="2825643E" w14:textId="77777777" w:rsidR="004851AE" w:rsidRPr="00B16363" w:rsidRDefault="004851AE" w:rsidP="004851AE">
      <w:pPr>
        <w:pStyle w:val="KeinLeerraum"/>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KeinLeerraum"/>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KeinLeerraum"/>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KeinLeerraum"/>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KeinLeerraum"/>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KeinLeerraum"/>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KeinLeerraum"/>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KeinLeerraum"/>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KeinLeerraum"/>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KeinLeerraum"/>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KeinLeerraum"/>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KeinLeerraum"/>
        <w:jc w:val="both"/>
        <w:rPr>
          <w:rFonts w:ascii="Courier New" w:hAnsi="Courier New" w:cs="Courier New"/>
          <w:noProof/>
          <w:sz w:val="16"/>
          <w:szCs w:val="16"/>
        </w:rPr>
      </w:pPr>
    </w:p>
    <w:p w14:paraId="2A29DF9B" w14:textId="77777777" w:rsidR="004851AE" w:rsidRDefault="004851AE" w:rsidP="004851AE">
      <w:r>
        <w:t>We then fit the psychometric functions using the “quickpsy” package. We fit separate psychometric functions for each self-motion condition, participant and object velocity. Then, we can use the plot() function from base R to plot the psychometric functions.</w:t>
      </w:r>
    </w:p>
    <w:p w14:paraId="23740276" w14:textId="77777777" w:rsidR="004851AE" w:rsidRPr="00285A0E" w:rsidRDefault="004851AE" w:rsidP="004851AE">
      <w:pPr>
        <w:pStyle w:val="KeinLeerraum"/>
        <w:ind w:left="720"/>
        <w:jc w:val="both"/>
        <w:rPr>
          <w:rFonts w:ascii="Courier New" w:hAnsi="Courier New" w:cs="Courier New"/>
          <w:noProof/>
          <w:sz w:val="16"/>
          <w:szCs w:val="16"/>
        </w:rPr>
      </w:pPr>
      <w:r w:rsidRPr="00285A0E">
        <w:rPr>
          <w:rFonts w:ascii="Courier New" w:hAnsi="Courier New" w:cs="Courier New"/>
          <w:noProof/>
          <w:sz w:val="16"/>
          <w:szCs w:val="16"/>
        </w:rPr>
        <w:lastRenderedPageBreak/>
        <w:t>PsychometricFunctions = quickpsy(Dataframe,Difference,Pest_Bigger,</w:t>
      </w:r>
    </w:p>
    <w:p w14:paraId="348F2632" w14:textId="77777777" w:rsidR="004851AE" w:rsidRPr="00285A0E" w:rsidRDefault="004851AE" w:rsidP="004851AE">
      <w:pPr>
        <w:pStyle w:val="KeinLeerraum"/>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KeinLeerraum"/>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KeinLeerraum"/>
        <w:ind w:left="2160"/>
        <w:jc w:val="both"/>
        <w:rPr>
          <w:rFonts w:ascii="Courier New" w:hAnsi="Courier New" w:cs="Courier New"/>
          <w:noProof/>
          <w:sz w:val="16"/>
          <w:szCs w:val="16"/>
        </w:rPr>
      </w:pPr>
    </w:p>
    <w:p w14:paraId="1958BC19" w14:textId="77777777" w:rsidR="004851AE" w:rsidRDefault="004851AE" w:rsidP="004851AE">
      <w:pPr>
        <w:pStyle w:val="KeinLeerraum"/>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t>From the quickpsy object, we can extract the estimates for means and standard deviations of the fitted cumulative Gaussians. We save means and standard deviations in separate tibbles.</w:t>
      </w:r>
    </w:p>
    <w:p w14:paraId="6CA77987"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KeinLeerraum"/>
        <w:ind w:left="720"/>
        <w:jc w:val="both"/>
        <w:rPr>
          <w:rFonts w:ascii="Courier New" w:hAnsi="Courier New" w:cs="Courier New"/>
          <w:noProof/>
          <w:sz w:val="16"/>
          <w:szCs w:val="16"/>
        </w:rPr>
      </w:pPr>
    </w:p>
    <w:p w14:paraId="49EE64AC"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77777777" w:rsidR="004851AE" w:rsidRDefault="004851AE" w:rsidP="004851AE">
      <w:r>
        <w:t xml:space="preserve">The PSE corresponds to the means of the fitted cumulative Gaussian functions. To get an estimate for PSE_Difference, we normalize the estimated mean for each condition by dividing it by the velocity of the comparison stimulus. We then take the mean of these values for “congruent” and “no motion” conditions and subtract one from the other. </w:t>
      </w:r>
    </w:p>
    <w:p w14:paraId="6124D424"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KeinLeerraum"/>
        <w:ind w:left="720"/>
        <w:jc w:val="both"/>
        <w:rPr>
          <w:rFonts w:ascii="Courier New" w:hAnsi="Courier New" w:cs="Courier New"/>
          <w:noProof/>
          <w:sz w:val="16"/>
          <w:szCs w:val="16"/>
        </w:rPr>
      </w:pPr>
    </w:p>
    <w:p w14:paraId="4490770E"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KeinLeerraum"/>
        <w:ind w:left="720"/>
        <w:jc w:val="both"/>
        <w:rPr>
          <w:rFonts w:ascii="Courier New" w:hAnsi="Courier New" w:cs="Courier New"/>
          <w:noProof/>
          <w:sz w:val="16"/>
          <w:szCs w:val="16"/>
        </w:rPr>
      </w:pPr>
    </w:p>
    <w:p w14:paraId="486F5A37" w14:textId="77777777" w:rsidR="004851AE" w:rsidRPr="00436905" w:rsidRDefault="004851AE" w:rsidP="004851AE">
      <w:pPr>
        <w:pStyle w:val="KeinLeerraum"/>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KeinLeerraum"/>
        <w:jc w:val="both"/>
        <w:rPr>
          <w:rFonts w:ascii="Courier New" w:hAnsi="Courier New" w:cs="Courier New"/>
          <w:noProof/>
          <w:sz w:val="16"/>
          <w:szCs w:val="16"/>
        </w:rPr>
      </w:pPr>
    </w:p>
    <w:p w14:paraId="4C592365" w14:textId="77777777" w:rsidR="004851AE" w:rsidRDefault="004851AE" w:rsidP="004851AE">
      <w:r>
        <w:t>We follow the same procedure for JND_Difference. While the standard deviation of the fitted Cummulative Gaussian is not the same as the JND, they are proportional. Since JND_Difference is expressed as a percentage, the difference between standard deviation and JND in absolute values is not a problem.</w:t>
      </w:r>
    </w:p>
    <w:p w14:paraId="12AFB209" w14:textId="77777777" w:rsidR="004851AE" w:rsidRPr="0028123C" w:rsidRDefault="004851AE" w:rsidP="004851AE">
      <w:pPr>
        <w:pStyle w:val="KeinLeerraum"/>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KeinLeerraum"/>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KeinLeerraum"/>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KeinLeerraum"/>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KeinLeerraum"/>
        <w:ind w:left="720"/>
        <w:jc w:val="both"/>
        <w:rPr>
          <w:rFonts w:ascii="Courier New" w:hAnsi="Courier New" w:cs="Courier New"/>
          <w:noProof/>
          <w:sz w:val="16"/>
          <w:szCs w:val="16"/>
        </w:rPr>
      </w:pPr>
    </w:p>
    <w:p w14:paraId="069639AD" w14:textId="77777777" w:rsidR="004851AE" w:rsidRPr="0028123C" w:rsidRDefault="004851AE" w:rsidP="004851AE">
      <w:pPr>
        <w:pStyle w:val="KeinLeerraum"/>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KeinLeerraum"/>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KeinLeerraum"/>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KeinLeerraum"/>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KeinLeerraum"/>
        <w:ind w:left="720"/>
        <w:jc w:val="both"/>
        <w:rPr>
          <w:rFonts w:ascii="Courier New" w:hAnsi="Courier New" w:cs="Courier New"/>
          <w:noProof/>
          <w:sz w:val="16"/>
          <w:szCs w:val="16"/>
        </w:rPr>
      </w:pPr>
    </w:p>
    <w:p w14:paraId="59EABE6B" w14:textId="77777777" w:rsidR="004851AE" w:rsidRPr="0028123C" w:rsidRDefault="004851AE" w:rsidP="004851AE">
      <w:pPr>
        <w:pStyle w:val="KeinLeerraum"/>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KeinLeerraum"/>
        <w:jc w:val="both"/>
        <w:rPr>
          <w:rFonts w:ascii="Courier New" w:hAnsi="Courier New" w:cs="Courier New"/>
          <w:noProof/>
          <w:sz w:val="16"/>
          <w:szCs w:val="16"/>
        </w:rPr>
      </w:pPr>
    </w:p>
    <w:p w14:paraId="67E9DE3C" w14:textId="77777777" w:rsidR="004851AE" w:rsidRDefault="004851AE" w:rsidP="004851AE">
      <w:r>
        <w:t>Mean_Standard is the mean PSE across participants for the “no motion” condition, after normalizing it by adding the mean target velocity and dividing this sum by the mean target velocity, and “</w:t>
      </w:r>
      <w:r w:rsidRPr="00A239DF">
        <w:t>Multiplicator_SD_Standard</w:t>
      </w:r>
      <w:r>
        <w:t>” is the mean standard deviation across participants for the “no motion” condition, again after normalizing. We already computed these values above:</w:t>
      </w:r>
    </w:p>
    <w:p w14:paraId="11FF9877" w14:textId="77777777" w:rsidR="004851AE" w:rsidRPr="00AF31D6" w:rsidRDefault="004851AE" w:rsidP="004851AE">
      <w:pPr>
        <w:pStyle w:val="KeinLeerraum"/>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KeinLeerraum"/>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KeinLeerraum"/>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KeinLeerraum"/>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KeinLeerraum"/>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KeinLeerraum"/>
        <w:ind w:left="720"/>
        <w:jc w:val="both"/>
        <w:rPr>
          <w:rFonts w:ascii="Courier New" w:hAnsi="Courier New" w:cs="Courier New"/>
          <w:noProof/>
          <w:sz w:val="16"/>
          <w:szCs w:val="16"/>
        </w:rPr>
      </w:pPr>
    </w:p>
    <w:p w14:paraId="10169B40" w14:textId="77777777" w:rsidR="004851AE" w:rsidRDefault="004851AE" w:rsidP="004851AE">
      <w:r>
        <w:t>To choose whether a Gaussian or a Cauchy function is more appropriate for “</w:t>
      </w:r>
      <w:r w:rsidRPr="00900E45">
        <w:t>ResponseFunction”</w:t>
      </w:r>
      <w:r>
        <w:t xml:space="preserve"> and determine their standard deviation or scale, respectively, we can use the fitdistr() function from the MASS package to determine the best fit for each PEST. To get the normalized value, we use the function to fit Gaussian and Cauchy functions to the quotient velH_Pest/velH, separately for each congruency condition, participant and target velocity. We furthermore extract the loglikelihood from the fit as a measure of modelfit.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KeinLeerraum"/>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KeinLeerraum"/>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KeinLeerraum"/>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KeinLeerraum"/>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KeinLeerraum"/>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KeinLeerraum"/>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KeinLeerraum"/>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KeinLeerraum"/>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KeinLeerraum"/>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KeinLeerraum"/>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KeinLeerraum"/>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KeinLeerraum"/>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KeinLeerraum"/>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KeinLeerraum"/>
        <w:jc w:val="both"/>
        <w:rPr>
          <w:rFonts w:ascii="Courier New" w:hAnsi="Courier New" w:cs="Courier New"/>
          <w:noProof/>
          <w:sz w:val="16"/>
          <w:szCs w:val="16"/>
        </w:rPr>
      </w:pPr>
    </w:p>
    <w:p w14:paraId="05F363D5" w14:textId="77777777" w:rsidR="004851AE" w:rsidRPr="00B66447" w:rsidRDefault="004851AE" w:rsidP="004851AE">
      <w:pPr>
        <w:pStyle w:val="KeinLeerraum"/>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KeinLeerraum"/>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KeinLeerraum"/>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KeinLeerraum"/>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KeinLeerraum"/>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KeinLeerraum"/>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berschrift2"/>
        <w:rPr>
          <w:noProof/>
        </w:rPr>
      </w:pPr>
      <w:r>
        <w:rPr>
          <w:noProof/>
        </w:rPr>
        <w:t>Simulating the Data</w:t>
      </w:r>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KeinLeerraum"/>
        <w:ind w:left="720"/>
        <w:jc w:val="both"/>
        <w:rPr>
          <w:rFonts w:ascii="Courier New" w:hAnsi="Courier New" w:cs="Courier New"/>
          <w:noProof/>
          <w:sz w:val="16"/>
          <w:szCs w:val="16"/>
        </w:rPr>
      </w:pPr>
    </w:p>
    <w:p w14:paraId="521D33E6" w14:textId="77777777" w:rsidR="004851AE" w:rsidRPr="00104D08"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77777777" w:rsidR="004851AE" w:rsidRPr="00104D08"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0B6BA84C" w14:textId="77777777" w:rsidR="004851AE" w:rsidRDefault="004851AE" w:rsidP="004851AE">
      <w:pPr>
        <w:pStyle w:val="KeinLeerraum"/>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3C2410B3" w14:textId="77777777" w:rsidR="004851AE" w:rsidRPr="00104D08" w:rsidRDefault="004851AE" w:rsidP="004851AE">
      <w:pPr>
        <w:pStyle w:val="KeinLeerraum"/>
        <w:jc w:val="both"/>
        <w:rPr>
          <w:rFonts w:ascii="Courier New" w:hAnsi="Courier New" w:cs="Courier New"/>
          <w:noProof/>
          <w:sz w:val="16"/>
          <w:szCs w:val="16"/>
        </w:rPr>
      </w:pPr>
    </w:p>
    <w:p w14:paraId="4EA1797E" w14:textId="77777777" w:rsidR="004851AE" w:rsidRDefault="004851AE" w:rsidP="004851AE">
      <w:pPr>
        <w:jc w:val="both"/>
        <w:rPr>
          <w:noProof/>
        </w:rPr>
      </w:pPr>
      <w:r w:rsidRPr="0090370D">
        <w:rPr>
          <w:noProof/>
        </w:rPr>
        <w:lastRenderedPageBreak/>
        <w:t>Next, we simulate one whole data set based on the above values. We first create a data frame with one row for each trial.</w:t>
      </w:r>
      <w:r>
        <w:rPr>
          <w:noProof/>
        </w:rPr>
        <w:t xml:space="preserve"> </w:t>
      </w:r>
    </w:p>
    <w:p w14:paraId="23BEC824" w14:textId="77777777" w:rsidR="004851AE" w:rsidRDefault="004851AE" w:rsidP="004851AE">
      <w:pPr>
        <w:pStyle w:val="KeinLeerraum"/>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KeinLeerraum"/>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7BE2B655" w14:textId="77777777" w:rsidR="004851AE" w:rsidRPr="00FB4E66" w:rsidRDefault="004851AE" w:rsidP="004851AE">
      <w:pPr>
        <w:pStyle w:val="KeinLeerraum"/>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KeinLeerraum"/>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KeinLeerraum"/>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KeinLeerraum"/>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KeinLeerraum"/>
        <w:jc w:val="both"/>
        <w:rPr>
          <w:rFonts w:ascii="Courier New" w:hAnsi="Courier New" w:cs="Courier New"/>
          <w:noProof/>
          <w:sz w:val="16"/>
          <w:szCs w:val="16"/>
        </w:rPr>
      </w:pPr>
    </w:p>
    <w:p w14:paraId="1CCF7BF6" w14:textId="77777777"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 and we add between-subject variability</w:t>
      </w:r>
      <w:r>
        <w:rPr>
          <w:noProof/>
        </w:rPr>
        <w:t>, and factor between-subject variability in.</w:t>
      </w:r>
    </w:p>
    <w:p w14:paraId="5ED34DDA" w14:textId="77777777" w:rsidR="004851AE" w:rsidRPr="00571EA5" w:rsidRDefault="004851AE" w:rsidP="004851AE">
      <w:pPr>
        <w:pStyle w:val="KeinLeerraum"/>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KeinLeerraum"/>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KeinLeerraum"/>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KeinLeerraum"/>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KeinLeerraum"/>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KeinLeerraum"/>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KeinLeerraum"/>
        <w:ind w:left="720"/>
        <w:jc w:val="both"/>
        <w:rPr>
          <w:rFonts w:ascii="Courier New" w:hAnsi="Courier New" w:cs="Courier New"/>
          <w:noProof/>
          <w:sz w:val="16"/>
          <w:szCs w:val="16"/>
        </w:rPr>
      </w:pPr>
    </w:p>
    <w:p w14:paraId="2A6B62BF" w14:textId="77777777" w:rsidR="004851AE" w:rsidRPr="00FE404D" w:rsidRDefault="004851AE" w:rsidP="004851AE">
      <w:pPr>
        <w:pStyle w:val="KeinLeerraum"/>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KeinLeerraum"/>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KeinLeerraum"/>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KeinLeerraum"/>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KeinLeerraum"/>
        <w:jc w:val="both"/>
        <w:rPr>
          <w:rFonts w:ascii="Courier New" w:hAnsi="Courier New" w:cs="Courier New"/>
          <w:noProof/>
          <w:sz w:val="16"/>
          <w:szCs w:val="16"/>
        </w:rPr>
      </w:pPr>
    </w:p>
    <w:p w14:paraId="4C3AAC02" w14:textId="77777777"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are typically uniformly distributed across 5 to 9 values around the standard stimulus strength. </w:t>
      </w:r>
    </w:p>
    <w:p w14:paraId="01E5A1AC"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177E7E6"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KeinLeerraum"/>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Lastly, we compute the difference between test stimulus and standard stimulus for each trial ("</w:t>
      </w:r>
      <w:r w:rsidRPr="00F85CB7">
        <w:rPr>
          <w:b/>
          <w:bCs/>
          <w:noProof/>
        </w:rPr>
        <w:t>Difference</w:t>
      </w:r>
      <w:r w:rsidRPr="00856393">
        <w:rPr>
          <w:noProof/>
        </w:rPr>
        <w:t>").</w:t>
      </w:r>
    </w:p>
    <w:p w14:paraId="34ABC0CB"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lastRenderedPageBreak/>
        <w:t xml:space="preserve">    staircase_factor = rcauchy(length(reps),1,SD_ResponseFunction), </w:t>
      </w:r>
    </w:p>
    <w:p w14:paraId="32F4979F" w14:textId="77777777" w:rsidR="004851AE" w:rsidRPr="00783C56"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KeinLeerraum"/>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KeinLeerraum"/>
        <w:jc w:val="both"/>
        <w:rPr>
          <w:rFonts w:ascii="Courier New" w:hAnsi="Courier New" w:cs="Courier New"/>
          <w:noProof/>
          <w:sz w:val="16"/>
          <w:szCs w:val="16"/>
        </w:rPr>
      </w:pPr>
    </w:p>
    <w:p w14:paraId="12D34CCE" w14:textId="77777777" w:rsidR="004851AE" w:rsidRDefault="004851AE" w:rsidP="004851AE">
      <w:pPr>
        <w:jc w:val="both"/>
        <w:rPr>
          <w:noProof/>
        </w:rPr>
      </w:pPr>
      <w:r w:rsidRPr="00856393">
        <w:rPr>
          <w:noProof/>
        </w:rPr>
        <w:t>Then, we compute the probability on each trial to judge the test stimulus intensity</w:t>
      </w:r>
      <w:r>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KeinLeerraum"/>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KeinLeerraum"/>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KeinLeerraum"/>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KeinLeerraum"/>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KeinLeerraum"/>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KeinLeerraum"/>
        <w:jc w:val="both"/>
        <w:rPr>
          <w:rFonts w:ascii="Courier New" w:hAnsi="Courier New" w:cs="Courier New"/>
          <w:noProof/>
          <w:sz w:val="16"/>
          <w:szCs w:val="16"/>
        </w:rPr>
      </w:pPr>
    </w:p>
    <w:p w14:paraId="7E53F448" w14:textId="77777777"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KeinLeerraum"/>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KeinLeerraum"/>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KeinLeerraum"/>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KeinLeerraum"/>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KeinLeerraum"/>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77777777"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KeinLeerraum"/>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KeinLeerraum"/>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KeinLeerraum"/>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KeinLeerraum"/>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KeinLeerraum"/>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KeinLeerraum"/>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KeinLeerraum"/>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KeinLeerraum"/>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KeinLeerraum"/>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2D8611DB" w14:textId="77777777" w:rsidR="004851AE" w:rsidRPr="001460B7" w:rsidRDefault="004851AE" w:rsidP="004851AE">
      <w:pPr>
        <w:pStyle w:val="KeinLeerraum"/>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lastRenderedPageBreak/>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48CB0970" w:rsidR="0000500A" w:rsidRPr="00C33157" w:rsidRDefault="0000500A" w:rsidP="0000500A">
      <w:pPr>
        <w:pStyle w:val="Beschriftung"/>
        <w:jc w:val="both"/>
        <w:rPr>
          <w:noProof/>
        </w:rPr>
      </w:pPr>
      <w:bookmarkStart w:id="2" w:name="_Ref45511606"/>
      <w:r>
        <w:t xml:space="preserve">Figure </w:t>
      </w:r>
      <w:fldSimple w:instr=" SEQ Figure \* ARABIC ">
        <w:r w:rsidR="00462C53">
          <w:rPr>
            <w:noProof/>
          </w:rPr>
          <w:t>3</w:t>
        </w:r>
      </w:fldSimple>
      <w:bookmarkEnd w:id="2"/>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berschrift1"/>
      </w:pPr>
      <w:r>
        <w:t>Analyzing Psychophysical Data</w:t>
      </w:r>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F2C35C1" w:rsidR="00D805A7" w:rsidRDefault="000A2EE2" w:rsidP="00376144">
      <w:pPr>
        <w:pStyle w:val="Listenabsatz"/>
        <w:numPr>
          <w:ilvl w:val="0"/>
          <w:numId w:val="2"/>
        </w:numPr>
        <w:jc w:val="both"/>
      </w:pPr>
      <w:r>
        <w:t xml:space="preserve">Fitting Psychometric functions, extracting their means and standard deviations as proxies for PSEs and JNDs </w:t>
      </w:r>
      <w:r w:rsidR="005C4DF0">
        <w:t xml:space="preserve">(see ) </w:t>
      </w:r>
      <w:r>
        <w:t xml:space="preserve">and conducting the appropriate statistical test over these values (usually a </w:t>
      </w:r>
      <w:r w:rsidRPr="00D805A7">
        <w:rPr>
          <w:i/>
          <w:iCs/>
        </w:rPr>
        <w:t>t</w:t>
      </w:r>
      <w:r>
        <w:t xml:space="preserve"> test or an ANOVA)</w:t>
      </w:r>
      <w:r w:rsidR="00D805A7">
        <w:t xml:space="preserve">. We will call this two-level approach, following </w:t>
      </w:r>
      <w:r w:rsidR="00D805A7" w:rsidRPr="00D805A7">
        <w:t>Moscatelli et al.</w:t>
      </w:r>
      <w:r w:rsidR="00D805A7">
        <w:t xml:space="preserve"> </w:t>
      </w:r>
      <w:r w:rsidR="00D805A7">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manualFormatting":"(2012)","plainTextFormattedCitation":"(Moscatelli, Mezzetti, &amp; Lacquaniti, 2012)","previouslyFormattedCitation":"(Moscatelli, Mezzetti, &amp; Lacquaniti, 2012)"},"properties":{"noteIndex":0},"schema":"https://github.com/citation-style-language/schema/raw/master/csl-citation.json"}</w:instrText>
      </w:r>
      <w:r w:rsidR="00D805A7">
        <w:fldChar w:fldCharType="separate"/>
      </w:r>
      <w:r w:rsidR="00D805A7" w:rsidRPr="00D805A7">
        <w:rPr>
          <w:noProof/>
        </w:rPr>
        <w:t>(2012)</w:t>
      </w:r>
      <w:r w:rsidR="00D805A7">
        <w:fldChar w:fldCharType="end"/>
      </w:r>
      <w:r w:rsidR="00D805A7">
        <w:t>, “</w:t>
      </w:r>
      <w:r w:rsidR="00D805A7" w:rsidRPr="00D805A7">
        <w:t>Parameter-As-Outcome Model</w:t>
      </w:r>
      <w:r w:rsidR="00D805A7">
        <w:t>” or short</w:t>
      </w:r>
      <w:r w:rsidR="00D805A7" w:rsidRPr="00D805A7">
        <w:t xml:space="preserve"> </w:t>
      </w:r>
      <w:r w:rsidR="00D805A7">
        <w:t>“</w:t>
      </w:r>
      <w:r w:rsidR="00D805A7" w:rsidRPr="00D805A7">
        <w:t>PAOM</w:t>
      </w:r>
      <w:r w:rsidR="00D805A7">
        <w:t>”.</w:t>
      </w:r>
    </w:p>
    <w:p w14:paraId="187327C5" w14:textId="702CD434" w:rsidR="000A2EE2" w:rsidRDefault="000A2EE2" w:rsidP="00376144">
      <w:pPr>
        <w:pStyle w:val="Listenabsatz"/>
        <w:numPr>
          <w:ilvl w:val="0"/>
          <w:numId w:val="2"/>
        </w:numPr>
        <w:jc w:val="both"/>
      </w:pPr>
      <w:r>
        <w:t xml:space="preserve">Following </w:t>
      </w:r>
      <w:bookmarkStart w:id="3"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3"/>
      <w:r w:rsidR="006A6799">
        <w:t>, one can use Generalized Linear Mixed Models to extract population parameters directly without the intermediate step of fitting psychometric functions. This approach should, according to the authors, lead to a higher power for detecting these effects.</w:t>
      </w:r>
    </w:p>
    <w:p w14:paraId="7C134D6C" w14:textId="1358BAC8" w:rsidR="00517177" w:rsidRDefault="00517177" w:rsidP="00376144">
      <w:pPr>
        <w:jc w:val="both"/>
      </w:pPr>
      <w:r>
        <w:t>In the following, we will discuss the advantages and limitations of both methods and illustrate them with data simulated above.</w:t>
      </w:r>
    </w:p>
    <w:p w14:paraId="5A3E9A09" w14:textId="46E18322" w:rsidR="005C4DF0" w:rsidRDefault="005C4DF0" w:rsidP="005C4DF0">
      <w:pPr>
        <w:keepNext/>
      </w:pPr>
    </w:p>
    <w:p w14:paraId="263D4C4D" w14:textId="646F5B36" w:rsidR="00517177" w:rsidRDefault="00517177" w:rsidP="00517177">
      <w:pPr>
        <w:pStyle w:val="berschrift2"/>
      </w:pPr>
      <w:r>
        <w:t>Parameter-As-Outcome Model (PAOM)</w:t>
      </w:r>
    </w:p>
    <w:p w14:paraId="470E0BDD" w14:textId="5CA875A8" w:rsidR="00517177" w:rsidRDefault="000E7E22" w:rsidP="00376144">
      <w:pPr>
        <w:jc w:val="both"/>
      </w:pPr>
      <w:r w:rsidRPr="000E7E22">
        <w:rPr>
          <w:b/>
          <w:bCs/>
        </w:rPr>
        <w:t>How to</w:t>
      </w:r>
      <w:r>
        <w:t xml:space="preserve"> – </w:t>
      </w:r>
      <w:r w:rsidR="00517177">
        <w:t xml:space="preserve">The first step for PAOM methods is the estimation of means and standard deviations of those psychometric functions with the best fits for the observed (or simulated) data. We can </w:t>
      </w:r>
      <w:r w:rsidR="00352DD8">
        <w:t xml:space="preserve">extract means and standard deviations from </w:t>
      </w:r>
      <w:r w:rsidR="00517177">
        <w:t>the fit we used above to display the simulated psychometric functions</w:t>
      </w:r>
      <w:r w:rsidR="00352DD8">
        <w:t>:</w:t>
      </w:r>
    </w:p>
    <w:p w14:paraId="0F3DDD5E" w14:textId="77777777" w:rsidR="00CD2FA9" w:rsidRPr="00CD2FA9" w:rsidRDefault="00CD2FA9" w:rsidP="00CD2FA9">
      <w:pPr>
        <w:pStyle w:val="KeinLeerraum"/>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KeinLeerraum"/>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KeinLeerraum"/>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KeinLeerraum"/>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KeinLeerraum"/>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KeinLeerraum"/>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KeinLeerraum"/>
        <w:ind w:left="720"/>
        <w:jc w:val="both"/>
        <w:rPr>
          <w:rFonts w:ascii="Courier New" w:hAnsi="Courier New" w:cs="Courier New"/>
          <w:noProof/>
          <w:sz w:val="16"/>
          <w:szCs w:val="16"/>
        </w:rPr>
      </w:pPr>
    </w:p>
    <w:p w14:paraId="5E9A1807" w14:textId="7781055A"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 put and conduct 2x2 ANOVAs (StandardValues x ConditionOfInterest) for both means and standard deviations.</w:t>
      </w:r>
    </w:p>
    <w:p w14:paraId="0C126E01" w14:textId="528EDBF4" w:rsidR="00FB2805" w:rsidRDefault="00FB2805" w:rsidP="00FB2805">
      <w:pPr>
        <w:pStyle w:val="KeinLeerraum"/>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KeinLeerraum"/>
        <w:ind w:left="720"/>
        <w:jc w:val="both"/>
        <w:rPr>
          <w:rFonts w:ascii="Courier New" w:hAnsi="Courier New" w:cs="Courier New"/>
          <w:noProof/>
          <w:sz w:val="16"/>
          <w:szCs w:val="16"/>
        </w:rPr>
      </w:pPr>
    </w:p>
    <w:p w14:paraId="33872EB8" w14:textId="245D3C34" w:rsidR="00FB2805" w:rsidRPr="00FB2805" w:rsidRDefault="00FB2805" w:rsidP="00FB2805">
      <w:pPr>
        <w:pStyle w:val="KeinLeerraum"/>
        <w:ind w:left="720"/>
        <w:jc w:val="both"/>
        <w:rPr>
          <w:rFonts w:ascii="Courier New" w:hAnsi="Courier New" w:cs="Courier New"/>
          <w:noProof/>
          <w:sz w:val="16"/>
          <w:szCs w:val="16"/>
        </w:rPr>
      </w:pPr>
      <w:r w:rsidRPr="00FB2805">
        <w:rPr>
          <w:rFonts w:ascii="Courier New" w:hAnsi="Courier New" w:cs="Courier New"/>
          <w:noProof/>
          <w:sz w:val="16"/>
          <w:szCs w:val="16"/>
        </w:rPr>
        <w:t>ANOVA_Mean = aov(Mean ~ as.factor(ConditionOfInterest)*StandardValues,Parameters)</w:t>
      </w:r>
    </w:p>
    <w:p w14:paraId="2BC541F5" w14:textId="27DB595B" w:rsidR="00FB2805" w:rsidRDefault="00FB2805" w:rsidP="00FB2805">
      <w:pPr>
        <w:pStyle w:val="KeinLeerraum"/>
        <w:ind w:left="720"/>
        <w:jc w:val="both"/>
        <w:rPr>
          <w:rFonts w:ascii="Courier New" w:hAnsi="Courier New" w:cs="Courier New"/>
          <w:noProof/>
          <w:sz w:val="16"/>
          <w:szCs w:val="16"/>
        </w:rPr>
      </w:pPr>
      <w:r w:rsidRPr="00FB2805">
        <w:rPr>
          <w:rFonts w:ascii="Courier New" w:hAnsi="Courier New" w:cs="Courier New"/>
          <w:noProof/>
          <w:sz w:val="16"/>
          <w:szCs w:val="16"/>
        </w:rPr>
        <w:t>ANOVA_SD = aov(SD ~ as.factor(ConditionOfInterest)*StandardValues,Parameters)</w:t>
      </w:r>
    </w:p>
    <w:p w14:paraId="72407560" w14:textId="2DE3E427" w:rsidR="000E7E22" w:rsidRDefault="000E7E22" w:rsidP="000E7E22">
      <w:pPr>
        <w:pStyle w:val="KeinLeerraum"/>
        <w:jc w:val="both"/>
        <w:rPr>
          <w:rFonts w:ascii="Courier New" w:hAnsi="Courier New" w:cs="Courier New"/>
          <w:noProof/>
          <w:sz w:val="16"/>
          <w:szCs w:val="16"/>
        </w:rPr>
      </w:pPr>
    </w:p>
    <w:p w14:paraId="433A7E68" w14:textId="78593E11" w:rsidR="0004040C" w:rsidRPr="0004040C" w:rsidRDefault="000E7E22" w:rsidP="0004040C">
      <w:pPr>
        <w:rPr>
          <w:noProof/>
        </w:rPr>
      </w:pPr>
      <w:r w:rsidRPr="0004040C">
        <w:rPr>
          <w:noProof/>
        </w:rPr>
        <w:t xml:space="preserve">Then, we can call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KeinLeerraum"/>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KeinLeerraum"/>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KeinLeerraum"/>
        <w:jc w:val="both"/>
        <w:rPr>
          <w:rFonts w:ascii="Courier New" w:hAnsi="Courier New" w:cs="Courier New"/>
          <w:noProof/>
          <w:sz w:val="16"/>
          <w:szCs w:val="16"/>
        </w:rPr>
      </w:pPr>
    </w:p>
    <w:p w14:paraId="616CE05F" w14:textId="04B2CE3C" w:rsidR="006928E2" w:rsidRDefault="0004040C" w:rsidP="00376144">
      <w:pPr>
        <w:jc w:val="both"/>
        <w:rPr>
          <w:noProof/>
        </w:rPr>
      </w:pPr>
      <w:r w:rsidRPr="0004040C">
        <w:rPr>
          <w:b/>
          <w:bCs/>
          <w:noProof/>
        </w:rPr>
        <w:t>Discussion</w:t>
      </w:r>
      <w:r>
        <w:rPr>
          <w:noProof/>
        </w:rPr>
        <w:t xml:space="preserve"> – Most researchers in this area will be familiar with this technique. However, it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the reliability of each mean and standard deviation estimate and treats them as one measurement each. In our example script, each staircase is measured in 100 trials. With the PAOM, each of these chunks of 100 trials are reduced to one mean and one standard deviation each, while there is no way to adjust for the added confidence in these values in a t test of an ANOVA. 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 xml:space="preserve">once the step size has fallen under a certain threshold. Some participants may achieve this threshold substantially sooner or later than others.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100CCBB4" w:rsidR="0067329A"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 For example, in our case, they can account for the fact that the psychometric functions may be shifted consistently to the left or to the right for some participants, but not for others</w:t>
      </w:r>
      <w:r w:rsidR="00FB5FEE">
        <w:rPr>
          <w:noProof/>
        </w:rPr>
        <w:t xml:space="preserve">, or </w:t>
      </w:r>
      <w:r w:rsidR="005C4DF0">
        <w:rPr>
          <w:noProof/>
        </w:rPr>
        <w:t>for that the fact that the psychometric functions are shallower for some, and steeper for others</w:t>
      </w:r>
      <w:r w:rsidR="0099358C">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this difference graphically. A regular 2x4 ANOVA (2 </w:t>
      </w:r>
      <w:r w:rsidR="0099358C">
        <w:rPr>
          <w:noProof/>
        </w:rPr>
        <w:lastRenderedPageBreak/>
        <w:t xml:space="preserve">Conditions x 4 Standard 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variability overall. A Linear Mixed Model with Condition and Standard Values and their interaction as main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sies of each participant. </w:t>
      </w:r>
      <w:r w:rsidR="0067329A">
        <w:rPr>
          <w:noProof/>
        </w:rPr>
        <w:t xml:space="preserve">The lme4 package </w:t>
      </w:r>
      <w:r w:rsidR="0067329A">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67329A">
        <w:rPr>
          <w:noProof/>
        </w:rPr>
        <w:fldChar w:fldCharType="separate"/>
      </w:r>
      <w:r w:rsidR="0067329A" w:rsidRPr="0067329A">
        <w:rPr>
          <w:noProof/>
        </w:rPr>
        <w:t>(Bates, Mächler, Bolker, &amp; Walker, 2015)</w:t>
      </w:r>
      <w:r w:rsidR="0067329A">
        <w:rPr>
          <w:noProof/>
        </w:rPr>
        <w:fldChar w:fldCharType="end"/>
      </w:r>
      <w:r w:rsidR="0067329A">
        <w:rPr>
          <w:noProof/>
        </w:rPr>
        <w:t xml:space="preserve"> for R provides a user-friendly interface for the fitting of Linear Mixed Models. For the above example, the model specification could look like the following:</w:t>
      </w:r>
    </w:p>
    <w:p w14:paraId="78758138" w14:textId="77777777" w:rsidR="0067329A" w:rsidRPr="0067329A" w:rsidRDefault="0067329A" w:rsidP="0067329A">
      <w:pPr>
        <w:pStyle w:val="KeinLeerraum"/>
        <w:ind w:left="720"/>
        <w:jc w:val="both"/>
        <w:rPr>
          <w:rFonts w:ascii="Courier New" w:hAnsi="Courier New" w:cs="Courier New"/>
          <w:noProof/>
          <w:sz w:val="16"/>
          <w:szCs w:val="16"/>
        </w:rPr>
      </w:pPr>
      <w:r w:rsidRPr="0067329A">
        <w:rPr>
          <w:rFonts w:ascii="Courier New" w:hAnsi="Courier New" w:cs="Courier New"/>
          <w:noProof/>
          <w:sz w:val="16"/>
          <w:szCs w:val="16"/>
        </w:rPr>
        <w:t>LMM = lmer(Mean/StandardValues ~ ConditionOfInterest*StandardValues + (1 | ID),</w:t>
      </w:r>
    </w:p>
    <w:p w14:paraId="182FD63B" w14:textId="0E70B948" w:rsidR="0067329A" w:rsidRDefault="0067329A" w:rsidP="0067329A">
      <w:pPr>
        <w:pStyle w:val="KeinLeerraum"/>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7AFD0EC9" w:rsidR="003B29B6" w:rsidRDefault="0067329A" w:rsidP="003B29B6">
      <w:pPr>
        <w:pStyle w:val="KeinLeerraum"/>
        <w:ind w:left="720"/>
        <w:jc w:val="both"/>
        <w:rPr>
          <w:rFonts w:ascii="Courier New" w:hAnsi="Courier New" w:cs="Courier New"/>
          <w:noProof/>
          <w:sz w:val="16"/>
          <w:szCs w:val="16"/>
        </w:rPr>
      </w:pPr>
      <w:r>
        <w:rPr>
          <w:rFonts w:ascii="Courier New" w:hAnsi="Courier New" w:cs="Courier New"/>
          <w:noProof/>
          <w:sz w:val="16"/>
          <w:szCs w:val="16"/>
        </w:rPr>
        <w:t>summary(LMM)</w:t>
      </w:r>
    </w:p>
    <w:p w14:paraId="592D2470" w14:textId="77777777" w:rsidR="003B29B6" w:rsidRPr="003B29B6" w:rsidRDefault="003B29B6" w:rsidP="003B29B6">
      <w:pPr>
        <w:pStyle w:val="KeinLeerraum"/>
        <w:jc w:val="both"/>
        <w:rPr>
          <w:rFonts w:ascii="Courier New" w:hAnsi="Courier New" w:cs="Courier New"/>
          <w:noProof/>
          <w:sz w:val="16"/>
          <w:szCs w:val="16"/>
        </w:rPr>
      </w:pPr>
    </w:p>
    <w:p w14:paraId="0F8BA3FE" w14:textId="2C14B73B" w:rsidR="003B29B6" w:rsidRDefault="00F70779" w:rsidP="00376144">
      <w:pPr>
        <w:jc w:val="both"/>
        <w:rPr>
          <w:noProof/>
        </w:rPr>
      </w:pPr>
      <w:r>
        <w:rPr>
          <w:noProof/>
        </w:rPr>
        <w:t xml:space="preserve">This filters out some of the random variability and lowers the standard errors associated with the 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1, an associated standard error of 0.1</w:t>
      </w:r>
      <w:r w:rsidR="003B29B6">
        <w:rPr>
          <w:noProof/>
        </w:rPr>
        <w:t>7</w:t>
      </w:r>
      <w:r w:rsidR="003E605C">
        <w:rPr>
          <w:noProof/>
        </w:rPr>
        <w:t xml:space="preserve"> and a p value of 0.58 for </w:t>
      </w:r>
      <w:r w:rsidR="003E605C" w:rsidRPr="001635C7">
        <w:rPr>
          <w:b/>
          <w:bCs/>
          <w:noProof/>
        </w:rPr>
        <w:t>Condition</w:t>
      </w:r>
      <w:r w:rsidR="001635C7" w:rsidRPr="001635C7">
        <w:rPr>
          <w:b/>
          <w:bCs/>
          <w:noProof/>
        </w:rPr>
        <w:t>OfInterest</w:t>
      </w:r>
      <w:r w:rsidR="003E605C">
        <w:rPr>
          <w:noProof/>
        </w:rPr>
        <w:t>. A Linear Mixed Model that also adds random intercepts per participant, in turn, yields a regression coefficient of -0.1, an associated standard error of 0.04 and a p value of 0.0</w:t>
      </w:r>
      <w:r w:rsidR="00997282">
        <w:rPr>
          <w:noProof/>
        </w:rPr>
        <w:t>32</w:t>
      </w:r>
      <w:r w:rsidR="003E605C">
        <w:rPr>
          <w:noProof/>
        </w:rPr>
        <w:t xml:space="preserve">. The Mixed Model analysis thus provides the same coefficient estimate, but a much lower standard error and even a significant difference between </w:t>
      </w:r>
      <w:r w:rsidR="003E605C" w:rsidRPr="001635C7">
        <w:rPr>
          <w:b/>
          <w:bCs/>
          <w:noProof/>
        </w:rPr>
        <w:t>Baseline</w:t>
      </w:r>
      <w:r w:rsidR="003E605C">
        <w:rPr>
          <w:noProof/>
        </w:rPr>
        <w:t xml:space="preserve"> and </w:t>
      </w:r>
      <w:r w:rsidR="003E605C" w:rsidRPr="001635C7">
        <w:rPr>
          <w:b/>
          <w:bCs/>
          <w:noProof/>
        </w:rPr>
        <w:t>Condition</w:t>
      </w:r>
      <w:r w:rsidR="001635C7" w:rsidRPr="001635C7">
        <w:rPr>
          <w:b/>
          <w:bCs/>
          <w:noProof/>
        </w:rPr>
        <w:t>O</w:t>
      </w:r>
      <w:r w:rsidR="003E605C" w:rsidRPr="001635C7">
        <w:rPr>
          <w:b/>
          <w:bCs/>
          <w:noProof/>
        </w:rPr>
        <w:t>fInterest</w:t>
      </w:r>
      <w:r w:rsidR="003B29B6">
        <w:rPr>
          <w:noProof/>
        </w:rPr>
        <w:t xml:space="preserve"> that wasn’t captured by the ANOVA. </w:t>
      </w:r>
      <w:r w:rsidR="00FC2122">
        <w:rPr>
          <w:noProof/>
        </w:rPr>
        <w:t xml:space="preserve">As for the random effects, it yields intercepts of -0.06 for S01, 0 for S02, -0.1 for S03, 0.15 for S04 and 0.025 for S05, which – as expected – corresponds roughly to these participants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p>
    <w:p w14:paraId="7933AAD0" w14:textId="338AC1B9" w:rsidR="006928E2" w:rsidRDefault="003E605C" w:rsidP="00376144">
      <w:pPr>
        <w:jc w:val="both"/>
        <w:rPr>
          <w:noProof/>
        </w:rPr>
      </w:pPr>
      <w:r>
        <w:rPr>
          <w:noProof/>
        </w:rPr>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9E0CD5">
        <w:rPr>
          <w:noProof/>
        </w:rPr>
        <w:t xml:space="preserve"> established above</w:t>
      </w:r>
      <w:r>
        <w:rPr>
          <w:noProof/>
        </w:rPr>
        <w:t>. However, Mixed Models have some advantages with regards to repeated measures ANOVAs</w:t>
      </w:r>
      <w:r w:rsidR="00136CB0">
        <w:rPr>
          <w:noProof/>
        </w:rPr>
        <w:t>: They deal better with missing data and are more flexible.</w:t>
      </w:r>
      <w:r w:rsidR="00E02B28">
        <w:rPr>
          <w:noProof/>
        </w:rPr>
        <w:t xml:space="preserve"> For example, they allow the inclusion of </w:t>
      </w:r>
      <w:r w:rsidR="0067329A">
        <w:rPr>
          <w:noProof/>
        </w:rPr>
        <w:t>more than one</w:t>
      </w:r>
      <w:r w:rsidR="00E02B28">
        <w:rPr>
          <w:noProof/>
        </w:rPr>
        <w:t xml:space="preserve"> grouping factor (or “random effects” in Mixed Model linguo), which can come in handy. We therefore recommend using Mixed Models over repeated measures ANOVAs. For further information and an R-based introduction to 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632DB20C" w14:textId="652C028E" w:rsidR="00FC4081" w:rsidRDefault="00230D1F" w:rsidP="00FC4081">
      <w:pPr>
        <w:keepNext/>
        <w:jc w:val="both"/>
      </w:pPr>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p>
    <w:p w14:paraId="06CE5DBB" w14:textId="1AD2E9DE" w:rsidR="00230D1F" w:rsidRDefault="00FC4081" w:rsidP="00FC4081">
      <w:pPr>
        <w:pStyle w:val="Beschriftung"/>
        <w:jc w:val="both"/>
        <w:rPr>
          <w:noProof/>
        </w:rPr>
      </w:pPr>
      <w:bookmarkStart w:id="4" w:name="_Ref45635370"/>
      <w:r>
        <w:t xml:space="preserve">Figure </w:t>
      </w:r>
      <w:fldSimple w:instr=" SEQ Figure \* ARABIC ">
        <w:r w:rsidR="00462C53">
          <w:rPr>
            <w:noProof/>
          </w:rPr>
          <w:t>4</w:t>
        </w:r>
      </w:fldSimple>
      <w:bookmarkEnd w:id="4"/>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7249B17A" w:rsidR="0004040C" w:rsidRDefault="006928E2" w:rsidP="00376144">
      <w:pPr>
        <w:jc w:val="both"/>
        <w:rPr>
          <w:noProof/>
        </w:rPr>
      </w:pPr>
      <w:r>
        <w:rPr>
          <w:noProof/>
        </w:rPr>
        <w:lastRenderedPageBreak/>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berschrift2"/>
      </w:pPr>
      <w:r>
        <w:t>Generalized Linear Mixed Modelling (GLMM)</w:t>
      </w:r>
    </w:p>
    <w:p w14:paraId="31691CCD" w14:textId="2AA8BC19" w:rsidR="00D805A7"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as a more thorough discussion of the specifics of this method, both in terms of rationale and process. The general idea is to fit regression lines to the data </w:t>
      </w:r>
      <w:r w:rsidR="00BE706D">
        <w:rPr>
          <w:noProof/>
        </w:rPr>
        <w:t xml:space="preserve">that are </w:t>
      </w:r>
      <w:r>
        <w:rPr>
          <w:noProof/>
        </w:rPr>
        <w:t>transformed by a so called “link function”</w:t>
      </w:r>
      <w:r w:rsidR="00BE706D">
        <w:rPr>
          <w:noProof/>
        </w:rPr>
        <w:t>,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Pr>
          <w:noProof/>
        </w:rPr>
        <w:t>R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 xml:space="preserve">Weibull </w:t>
      </w:r>
      <w:r w:rsidR="007A3D11">
        <w:rPr>
          <w:noProof/>
        </w:rPr>
        <w:t xml:space="preserve">or </w:t>
      </w:r>
      <w:r>
        <w:rPr>
          <w:noProof/>
        </w:rPr>
        <w:t>Cummulative Gaussian functions</w:t>
      </w:r>
      <w:r w:rsidR="007A3D11">
        <w:rPr>
          <w:noProof/>
        </w:rPr>
        <w:t>, into linear</w:t>
      </w:r>
      <w:r>
        <w:rPr>
          <w:noProof/>
        </w:rPr>
        <w:t xml:space="preserve">. We follow Moscatelli et al. in choosing a probit link. We first filter for potential presented outlier values (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KeinLeerraum"/>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KeinLeerraum"/>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KeinLeerraum"/>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KeinLeerraum"/>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KeinLeerraum"/>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KeinLeerraum"/>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KeinLeerraum"/>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KeinLeerraum"/>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KeinLeerraum"/>
        <w:ind w:left="720"/>
        <w:rPr>
          <w:rFonts w:ascii="Courier New" w:hAnsi="Courier New" w:cs="Courier New"/>
          <w:noProof/>
          <w:sz w:val="16"/>
          <w:szCs w:val="16"/>
        </w:rPr>
      </w:pPr>
    </w:p>
    <w:p w14:paraId="252F8C37" w14:textId="170B970E" w:rsidR="00F946DB" w:rsidRPr="00F946DB" w:rsidRDefault="00F946DB" w:rsidP="00F946DB">
      <w:pPr>
        <w:pStyle w:val="KeinLeerraum"/>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KeinLeerraum"/>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KeinLeerraum"/>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KeinLeerraum"/>
        <w:ind w:left="720"/>
        <w:rPr>
          <w:rFonts w:ascii="Courier New" w:hAnsi="Courier New" w:cs="Courier New"/>
          <w:noProof/>
          <w:sz w:val="16"/>
          <w:szCs w:val="16"/>
        </w:rPr>
      </w:pPr>
    </w:p>
    <w:p w14:paraId="3AA46F32" w14:textId="297E33B6" w:rsidR="009C0D5A" w:rsidRDefault="009C0D5A" w:rsidP="00916B7C">
      <w:pPr>
        <w:pStyle w:val="KeinLeerraum"/>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KeinLeerraum"/>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KeinLeerraum"/>
        <w:rPr>
          <w:rFonts w:ascii="Courier New" w:hAnsi="Courier New" w:cs="Courier New"/>
          <w:noProof/>
          <w:sz w:val="16"/>
          <w:szCs w:val="16"/>
        </w:rPr>
      </w:pPr>
    </w:p>
    <w:p w14:paraId="5E5DEFD8" w14:textId="77777777" w:rsidR="009C0D5A" w:rsidRDefault="000B28DC" w:rsidP="000B28DC">
      <w:pPr>
        <w:jc w:val="both"/>
        <w:rPr>
          <w:noProof/>
        </w:rPr>
      </w:pPr>
      <w:r w:rsidRPr="001635C7">
        <w:rPr>
          <w:b/>
          <w:bCs/>
          <w:noProof/>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1635C7">
        <w:rPr>
          <w:b/>
          <w:bCs/>
          <w:noProof/>
        </w:rPr>
        <w:t>ConditionOfInterest</w:t>
      </w:r>
      <w:r>
        <w:rPr>
          <w:noProof/>
        </w:rPr>
        <w:t xml:space="preserve"> indicates to what extent the whole psychometric function is shifted to the left or to the right. The coefficient for </w:t>
      </w:r>
      <w:r w:rsidRPr="001635C7">
        <w:rPr>
          <w:b/>
          <w:bCs/>
          <w:noProof/>
        </w:rPr>
        <w:t>ConditionOfInterest</w:t>
      </w:r>
      <w:r>
        <w:rPr>
          <w:noProof/>
        </w:rPr>
        <w:t xml:space="preserve"> thus corresponds to the extent to which the presence of the manipulation shifts the mean of the psychometric function, that is, the PSE. The interaction between </w:t>
      </w:r>
      <w:r w:rsidRPr="001635C7">
        <w:rPr>
          <w:b/>
          <w:bCs/>
          <w:noProof/>
        </w:rPr>
        <w:t>ConditionofInterest</w:t>
      </w:r>
      <w:r>
        <w:rPr>
          <w:noProof/>
        </w:rPr>
        <w:t xml:space="preserve"> and </w:t>
      </w:r>
      <w:r w:rsidRPr="001635C7">
        <w:rPr>
          <w:b/>
          <w:bCs/>
          <w:noProof/>
        </w:rPr>
        <w:t>Difference</w:t>
      </w:r>
      <w:r>
        <w:rPr>
          <w:noProof/>
        </w:rPr>
        <w:t xml:space="preserve"> indicates to what extent the manipulation </w:t>
      </w:r>
      <w:r w:rsidRPr="001635C7">
        <w:rPr>
          <w:b/>
          <w:bCs/>
          <w:noProof/>
        </w:rPr>
        <w:t>ConditionOfInterest</w:t>
      </w:r>
      <w:r>
        <w:rPr>
          <w:noProof/>
        </w:rPr>
        <w:t xml:space="preserve"> changes the coefficient for Difference. This corresponds to the influence of the manipulation on the standard deviation of the psychometric function, and with that, its JND. The </w:t>
      </w:r>
      <w:r w:rsidR="0010338B">
        <w:rPr>
          <w:noProof/>
        </w:rPr>
        <w:t xml:space="preserve">random effects (Intercepts per </w:t>
      </w:r>
      <w:r w:rsidR="0010338B" w:rsidRPr="0010338B">
        <w:rPr>
          <w:b/>
          <w:bCs/>
          <w:noProof/>
        </w:rPr>
        <w:t>ID</w:t>
      </w:r>
      <w:r w:rsidR="0010338B">
        <w:rPr>
          <w:noProof/>
        </w:rPr>
        <w:t xml:space="preserve"> in the first model, </w:t>
      </w:r>
      <w:r w:rsidR="0010338B">
        <w:rPr>
          <w:noProof/>
        </w:rPr>
        <w:lastRenderedPageBreak/>
        <w:t xml:space="preserve">and Intercepts and Slopes for </w:t>
      </w:r>
      <w:r w:rsidR="0010338B" w:rsidRPr="0010338B">
        <w:rPr>
          <w:b/>
          <w:bCs/>
          <w:noProof/>
        </w:rPr>
        <w:t>Difference</w:t>
      </w:r>
      <w:r w:rsidR="0010338B">
        <w:rPr>
          <w:noProof/>
        </w:rPr>
        <w:t xml:space="preserve"> per </w:t>
      </w:r>
      <w:r w:rsidR="0010338B" w:rsidRPr="0010338B">
        <w:rPr>
          <w:b/>
          <w:bCs/>
          <w:noProof/>
        </w:rPr>
        <w:t>ID</w:t>
      </w:r>
      <w:r w:rsidR="0010338B">
        <w:rPr>
          <w:noProof/>
        </w:rPr>
        <w:t xml:space="preserve"> in the second model) allow to account for individual differences in PSE and JND per participant.</w:t>
      </w:r>
      <w:r w:rsidR="009C0D5A">
        <w:rPr>
          <w:noProof/>
        </w:rPr>
        <w:t xml:space="preserve"> </w:t>
      </w:r>
    </w:p>
    <w:p w14:paraId="4F7F078F" w14:textId="4E842D46" w:rsidR="000B28DC" w:rsidRDefault="009C0D5A" w:rsidP="000B28DC">
      <w:pPr>
        <w:jc w:val="both"/>
        <w:rPr>
          <w:noProof/>
        </w:rPr>
      </w:pPr>
      <w:r>
        <w:rPr>
          <w:noProof/>
        </w:rPr>
        <w:t xml:space="preserve">When the lmerTest package is loaded </w:t>
      </w:r>
      <w:r>
        <w:rPr>
          <w:noProof/>
        </w:rPr>
        <w:fldChar w:fldCharType="begin" w:fldLock="1"/>
      </w:r>
      <w:r>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Pr>
          <w:noProof/>
        </w:rPr>
        <w:fldChar w:fldCharType="separate"/>
      </w:r>
      <w:r w:rsidRPr="009C0D5A">
        <w:rPr>
          <w:noProof/>
        </w:rPr>
        <w:t>(Kuznetsova, Brockhoff, &amp; Christensen, 2017)</w:t>
      </w:r>
      <w:r>
        <w:rPr>
          <w:noProof/>
        </w:rPr>
        <w:fldChar w:fldCharType="end"/>
      </w:r>
      <w:r>
        <w:rPr>
          <w:noProof/>
        </w:rPr>
        <w:t xml:space="preserve">, calling the summary() function on the GLMER object automatically provides p values for each fixed effect coefficient; in this case, for the Intercept, </w:t>
      </w:r>
      <w:r w:rsidRPr="009C0D5A">
        <w:rPr>
          <w:b/>
          <w:bCs/>
          <w:noProof/>
        </w:rPr>
        <w:t>ConditionOfInterest</w:t>
      </w:r>
      <w:r>
        <w:rPr>
          <w:noProof/>
        </w:rPr>
        <w:t xml:space="preserve">, </w:t>
      </w:r>
      <w:r w:rsidRPr="009C0D5A">
        <w:rPr>
          <w:b/>
          <w:bCs/>
          <w:noProof/>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 </w:t>
      </w:r>
      <w:r w:rsidR="005A6220">
        <w:rPr>
          <w:noProof/>
        </w:rPr>
        <w:t xml:space="preserve"> The p value is then based on a model fit criterion.</w:t>
      </w:r>
      <w:r w:rsidR="00E11438">
        <w:rPr>
          <w:noProof/>
        </w:rPr>
        <w:t xml:space="preserve"> If we want to test for the impact of ConditionOfInterest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KeinLeerraum"/>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KeinLeerraum"/>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KeinLeerraum"/>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KeinLeerraum"/>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KeinLeerraum"/>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KeinLeerraum"/>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KeinLeerraum"/>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implemented in the anova() function from base R.</w:t>
      </w:r>
      <w:r w:rsidR="005A6220">
        <w:rPr>
          <w:noProof/>
        </w:rPr>
        <w:t xml:space="preserve"> </w:t>
      </w:r>
    </w:p>
    <w:p w14:paraId="1ABE947A" w14:textId="57EDC107" w:rsidR="00E11438" w:rsidRPr="00E11438" w:rsidRDefault="00E11438" w:rsidP="00E11438">
      <w:pPr>
        <w:pStyle w:val="KeinLeerraum"/>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KeinLeerraum"/>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KeinLeerraum"/>
        <w:rPr>
          <w:rFonts w:ascii="Courier New" w:hAnsi="Courier New" w:cs="Courier New"/>
          <w:noProof/>
          <w:sz w:val="16"/>
          <w:szCs w:val="16"/>
          <w:lang w:val="es-ES"/>
        </w:rPr>
      </w:pPr>
    </w:p>
    <w:p w14:paraId="0D52C857" w14:textId="59BDC962" w:rsidR="005A6220" w:rsidRDefault="004D1E77" w:rsidP="005A6220">
      <w:pPr>
        <w:jc w:val="both"/>
        <w:rPr>
          <w:noProof/>
        </w:rPr>
      </w:pPr>
      <w:r>
        <w:rPr>
          <w:noProof/>
        </w:rPr>
        <w:t xml:space="preserve">This </w:t>
      </w:r>
      <w:r w:rsidR="00BE27CA">
        <w:rPr>
          <w:noProof/>
        </w:rPr>
        <w:t>Likelihood Ratio Test provides a p value which determine whether the test model is significantly better than the null model. If it is, this is evidence that ConditionOfInterest has a significant influence on the slope of the psychometric function, that is, on the JND.</w:t>
      </w:r>
      <w:r w:rsidR="00FC7AF7">
        <w:rPr>
          <w:noProof/>
        </w:rPr>
        <w:t xml:space="preserve"> 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E703DF">
        <w:rPr>
          <w:b/>
          <w:bCs/>
          <w:noProof/>
        </w:rPr>
        <w:t>ConditionOfInterest</w:t>
      </w:r>
      <w:r w:rsidR="00E703DF">
        <w:rPr>
          <w:noProof/>
        </w:rPr>
        <w:t xml:space="preserve"> and </w:t>
      </w:r>
      <w:r w:rsidR="00E703DF" w:rsidRPr="00E703DF">
        <w:rPr>
          <w:b/>
          <w:bCs/>
          <w:noProof/>
        </w:rPr>
        <w:t>Difference</w:t>
      </w:r>
      <w:r w:rsidR="00E703DF">
        <w:rPr>
          <w:noProof/>
        </w:rPr>
        <w:t xml:space="preserve"> can’t be included</w:t>
      </w:r>
      <w:r w:rsidR="002968A0">
        <w:rPr>
          <w:noProof/>
        </w:rPr>
        <w:t>:</w:t>
      </w:r>
    </w:p>
    <w:p w14:paraId="6FA161BB" w14:textId="77777777" w:rsidR="00E703DF" w:rsidRPr="00E703DF" w:rsidRDefault="00E703DF" w:rsidP="00E703DF">
      <w:pPr>
        <w:pStyle w:val="KeinLeerraum"/>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KeinLeerraum"/>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KeinLeerraum"/>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KeinLeerraum"/>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KeinLeerraum"/>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KeinLeerraum"/>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KeinLeerraum"/>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KeinLeerraum"/>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KeinLeerraum"/>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KeinLeerraum"/>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KeinLeerraum"/>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KeinLeerraum"/>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KeinLeerraum"/>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KeinLeerraum"/>
        <w:rPr>
          <w:rFonts w:ascii="Courier New" w:hAnsi="Courier New" w:cs="Courier New"/>
          <w:noProof/>
          <w:sz w:val="16"/>
          <w:szCs w:val="16"/>
        </w:rPr>
      </w:pPr>
    </w:p>
    <w:p w14:paraId="0B3D90E2" w14:textId="38225598"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which yields p values.</w:t>
      </w:r>
    </w:p>
    <w:p w14:paraId="37D02877" w14:textId="3F5540A3" w:rsidR="00BF6858" w:rsidRPr="00BF6858" w:rsidRDefault="00BF6858" w:rsidP="00BF6858">
      <w:pPr>
        <w:pStyle w:val="KeinLeerraum"/>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KeinLeerraum"/>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FE8E23A" w:rsidR="00B65CD5" w:rsidRDefault="009C0D5A" w:rsidP="000B28DC">
      <w:pPr>
        <w:jc w:val="both"/>
        <w:rPr>
          <w:noProof/>
        </w:rPr>
      </w:pPr>
      <w:r w:rsidRPr="009C0D5A">
        <w:rPr>
          <w:b/>
          <w:bCs/>
          <w:noProof/>
        </w:rPr>
        <w:t>Discussion</w:t>
      </w:r>
      <w:r>
        <w:rPr>
          <w:noProof/>
        </w:rPr>
        <w:t xml:space="preserve"> – </w:t>
      </w:r>
      <w:r w:rsidR="00D306C3">
        <w:rPr>
          <w:noProof/>
        </w:rPr>
        <w:t xml:space="preserve">A challenge when using Generalized Linear Mixed Models is the model specification, in this case particularly the decision about </w:t>
      </w:r>
      <w:r w:rsidR="00DB0A11">
        <w:rPr>
          <w:noProof/>
        </w:rPr>
        <w:t>the</w:t>
      </w:r>
      <w:r w:rsidR="00D306C3">
        <w:rPr>
          <w:noProof/>
        </w:rPr>
        <w:t xml:space="preserve"> random effects to </w:t>
      </w:r>
      <w:r w:rsidR="00DB0A11">
        <w:rPr>
          <w:noProof/>
        </w:rPr>
        <w:t xml:space="preserve">be </w:t>
      </w:r>
      <w:r w:rsidR="00D306C3">
        <w:rPr>
          <w:noProof/>
        </w:rPr>
        <w:t>include</w:t>
      </w:r>
      <w:r w:rsidR="00DB0A11">
        <w:rPr>
          <w:noProof/>
        </w:rPr>
        <w:t>d</w:t>
      </w:r>
      <w:r w:rsidR="00D306C3">
        <w:rPr>
          <w:noProof/>
        </w:rPr>
        <w:t xml:space="preserve"> into the model.</w:t>
      </w:r>
      <w:r w:rsidR="00DB0A11">
        <w:rPr>
          <w:noProof/>
        </w:rPr>
        <w:t xml:space="preserve"> Moscatelli et al.’s </w:t>
      </w:r>
      <w:r w:rsidR="00D306C3">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D306C3">
        <w:rPr>
          <w:noProof/>
        </w:rPr>
        <w:fldChar w:fldCharType="separate"/>
      </w:r>
      <w:r w:rsidR="00D306C3" w:rsidRPr="00D306C3">
        <w:rPr>
          <w:noProof/>
        </w:rPr>
        <w:t>(Moscatelli et al., 2012)</w:t>
      </w:r>
      <w:r w:rsidR="00D306C3">
        <w:rPr>
          <w:noProof/>
        </w:rPr>
        <w:fldChar w:fldCharType="end"/>
      </w:r>
      <w:r w:rsidR="00D306C3">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KeinLeerraum"/>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KeinLeerraum"/>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KeinLeerraum"/>
        <w:rPr>
          <w:rFonts w:ascii="Courier New" w:hAnsi="Courier New" w:cs="Courier New"/>
          <w:noProof/>
          <w:sz w:val="16"/>
          <w:szCs w:val="16"/>
        </w:rPr>
      </w:pPr>
    </w:p>
    <w:p w14:paraId="4BCBEF8C" w14:textId="3F34D31F"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65CD5">
        <w:rPr>
          <w:b/>
          <w:bCs/>
          <w:noProof/>
        </w:rPr>
        <w:t>GLMM_RandomIntercepts_JND</w:t>
      </w:r>
      <w:r w:rsidR="00B65CD5" w:rsidRPr="00B65CD5">
        <w:rPr>
          <w:noProof/>
        </w:rPr>
        <w:t xml:space="preserve"> and </w:t>
      </w:r>
      <w:r w:rsidR="00B65CD5" w:rsidRPr="00B65CD5">
        <w:rPr>
          <w:b/>
          <w:bCs/>
          <w:noProof/>
        </w:rPr>
        <w:t>GLMM_RandomIntercepts_PSE</w:t>
      </w:r>
      <w:r w:rsidR="00B65CD5" w:rsidRPr="00B65CD5">
        <w:rPr>
          <w:noProof/>
        </w:rPr>
        <w:t>, respectively</w:t>
      </w:r>
      <w:r w:rsidR="00B65CD5">
        <w:rPr>
          <w:noProof/>
        </w:rPr>
        <w:t>)</w:t>
      </w:r>
      <w:r w:rsidR="00A721D6">
        <w:rPr>
          <w:noProof/>
        </w:rPr>
        <w:t>, is preferrable.</w:t>
      </w:r>
    </w:p>
    <w:p w14:paraId="6894250D" w14:textId="40E48FE3" w:rsidR="00B4197D" w:rsidRDefault="002B0190" w:rsidP="000B28DC">
      <w:pPr>
        <w:jc w:val="both"/>
        <w:rPr>
          <w:noProof/>
        </w:rPr>
      </w:pPr>
      <w:r>
        <w:rPr>
          <w:noProof/>
        </w:rPr>
        <w:t xml:space="preserve">A further method to determine the correct model specification is to study to what extent each meets the assumptions of Generalized Linear Mixed Models: Homoskedasticity, and 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al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For Linear Models, </w:t>
      </w:r>
      <w:r>
        <w:rPr>
          <w:noProof/>
        </w:rPr>
        <w:t>homo</w:t>
      </w:r>
      <w:r w:rsidR="00E86EBC">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sidR="00E86EBC">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sidR="00E86EBC">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sidR="00E86EBC">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sidR="00E86EBC">
        <w:rPr>
          <w:noProof/>
        </w:rPr>
        <w:t xml:space="preserve"> depend</w:t>
      </w:r>
      <w:r w:rsidR="008F4C8E">
        <w:rPr>
          <w:noProof/>
        </w:rPr>
        <w:t>s</w:t>
      </w:r>
      <w:r w:rsidR="00E86EBC">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StandardValues of 5, 10 and 50 m/s, and (high) inter-participant variability both for PSE and JND of 0.5,</w:t>
      </w:r>
      <w:r w:rsidR="006D418E">
        <w:rPr>
          <w:noProof/>
        </w:rPr>
        <w:t xml:space="preserve"> and plot the DHARMa-standardized residuals against each of the sub-groups in our data (ConditionOfInterest, StandardValues, ID;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3E1274">
        <w:t xml:space="preserve">Figure </w:t>
      </w:r>
      <w:r w:rsidR="003E127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random intercepts and slopes</w:t>
      </w:r>
      <w:r w:rsidR="00EA0D58">
        <w:rPr>
          <w:noProof/>
        </w:rPr>
        <w:t xml:space="preserve"> for </w:t>
      </w:r>
      <w:r w:rsidR="00EA0D58" w:rsidRPr="00EA0D58">
        <w:rPr>
          <w:b/>
          <w:bCs/>
          <w:noProof/>
        </w:rPr>
        <w:t>Difference</w:t>
      </w:r>
      <w:r w:rsidR="00EA0D58">
        <w:rPr>
          <w:noProof/>
        </w:rPr>
        <w:t xml:space="preserve"> and </w:t>
      </w:r>
      <w:r w:rsidR="00EA0D58" w:rsidRPr="00EA0D58">
        <w:rPr>
          <w:b/>
          <w:bCs/>
          <w:noProof/>
        </w:rPr>
        <w:t>ConditionOfInterest</w:t>
      </w:r>
      <w:r w:rsidR="00D40248">
        <w:rPr>
          <w:noProof/>
        </w:rPr>
        <w:t xml:space="preserve"> both for </w:t>
      </w:r>
      <w:r w:rsidR="00D40248" w:rsidRPr="00D40248">
        <w:rPr>
          <w:b/>
          <w:bCs/>
          <w:noProof/>
        </w:rPr>
        <w:t>ID</w:t>
      </w:r>
      <w:r w:rsidR="00D40248">
        <w:rPr>
          <w:noProof/>
        </w:rPr>
        <w:t xml:space="preserve"> and </w:t>
      </w:r>
      <w:r w:rsidR="00D40248" w:rsidRPr="00D40248">
        <w:rPr>
          <w:b/>
          <w:bCs/>
          <w:noProof/>
        </w:rPr>
        <w:t>StandardValues</w:t>
      </w:r>
      <w:r w:rsidR="00D40248" w:rsidRPr="00D40248">
        <w:rPr>
          <w:noProof/>
        </w:rPr>
        <w:t xml:space="preserve"> (</w:t>
      </w:r>
      <w:r w:rsidR="007325F9" w:rsidRPr="007325F9">
        <w:rPr>
          <w:b/>
          <w:bCs/>
          <w:noProof/>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KeinLeerraum"/>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KeinLeerraum"/>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KeinLeerraum"/>
        <w:ind w:left="720"/>
        <w:rPr>
          <w:rFonts w:ascii="Courier New" w:hAnsi="Courier New" w:cs="Courier New"/>
          <w:noProof/>
          <w:sz w:val="16"/>
          <w:szCs w:val="16"/>
        </w:rPr>
      </w:pPr>
    </w:p>
    <w:p w14:paraId="2314B6A4" w14:textId="714EF89A" w:rsidR="00EA0D58" w:rsidRPr="00EA0D58" w:rsidRDefault="00EA0D58" w:rsidP="00EA0D58">
      <w:pPr>
        <w:pStyle w:val="KeinLeerraum"/>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KeinLeerraum"/>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KeinLeerraum"/>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KeinLeerraum"/>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KeinLeerraum"/>
        <w:ind w:left="720"/>
        <w:rPr>
          <w:rFonts w:ascii="Courier New" w:hAnsi="Courier New" w:cs="Courier New"/>
          <w:noProof/>
          <w:sz w:val="16"/>
          <w:szCs w:val="16"/>
        </w:rPr>
      </w:pPr>
      <w:r w:rsidRPr="00EA0D58">
        <w:rPr>
          <w:rFonts w:ascii="Courier New" w:hAnsi="Courier New" w:cs="Courier New"/>
          <w:noProof/>
          <w:sz w:val="16"/>
          <w:szCs w:val="16"/>
        </w:rPr>
        <w:t xml:space="preserve">                                                 data = Psychometric)</w:t>
      </w:r>
    </w:p>
    <w:p w14:paraId="081BE86A" w14:textId="620B4A2D" w:rsidR="00EA0D58" w:rsidRPr="00EA0D58" w:rsidRDefault="00EA0D58" w:rsidP="00EA0D58">
      <w:pPr>
        <w:pStyle w:val="KeinLeerraum"/>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5EA61EFA" w14:textId="77777777" w:rsidR="00EA0D58" w:rsidRDefault="00EA0D58" w:rsidP="000B28DC">
      <w:pPr>
        <w:jc w:val="both"/>
        <w:rPr>
          <w:noProof/>
        </w:rPr>
      </w:pPr>
    </w:p>
    <w:p w14:paraId="40CFC50A" w14:textId="7DC6DD81" w:rsidR="007325F9" w:rsidRDefault="007325F9" w:rsidP="000B28DC">
      <w:pPr>
        <w:jc w:val="both"/>
        <w:rPr>
          <w:noProof/>
        </w:rPr>
      </w:pPr>
    </w:p>
    <w:p w14:paraId="512CAC00" w14:textId="77777777" w:rsidR="007325F9" w:rsidRDefault="007325F9" w:rsidP="000B28DC">
      <w:pPr>
        <w:jc w:val="both"/>
        <w:rPr>
          <w:noProof/>
        </w:rPr>
      </w:pP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1EC42902" w:rsidR="009C0D5A" w:rsidRDefault="00462C53" w:rsidP="00462C53">
      <w:pPr>
        <w:pStyle w:val="Beschriftung"/>
        <w:jc w:val="both"/>
      </w:pPr>
      <w:bookmarkStart w:id="5" w:name="_Ref46413137"/>
      <w:r>
        <w:t xml:space="preserve">Figure </w:t>
      </w:r>
      <w:fldSimple w:instr=" SEQ Figure \* ARABIC ">
        <w:r>
          <w:rPr>
            <w:noProof/>
          </w:rPr>
          <w:t>5</w:t>
        </w:r>
      </w:fldSimple>
      <w:bookmarkEnd w:id="5"/>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03976D7B"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3E1274">
        <w:t xml:space="preserve">Figure </w:t>
      </w:r>
      <w:r w:rsidR="003E1274">
        <w:rPr>
          <w:noProof/>
        </w:rPr>
        <w:t>5</w:t>
      </w:r>
      <w:r w:rsidR="003E1274">
        <w:fldChar w:fldCharType="end"/>
      </w:r>
      <w:r>
        <w:t>, there are no notable patterns for any of factors. For the continuous variable Difference,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r w:rsidR="00067743" w:rsidRPr="00067743">
        <w:rPr>
          <w:b/>
          <w:bCs/>
        </w:rPr>
        <w:t>StandardValues</w:t>
      </w:r>
      <w:r w:rsidR="00067743">
        <w:t xml:space="preserve">, </w:t>
      </w:r>
      <w:r w:rsidR="00067743" w:rsidRPr="00067743">
        <w:rPr>
          <w:b/>
          <w:bCs/>
        </w:rPr>
        <w:t>ID</w:t>
      </w:r>
      <w:r w:rsidR="00067743">
        <w:t xml:space="preserve"> and </w:t>
      </w:r>
      <w:r w:rsidR="00067743" w:rsidRPr="00067743">
        <w:rPr>
          <w:b/>
          <w:bCs/>
        </w:rPr>
        <w:t>ConditionOfInterest</w:t>
      </w:r>
      <w:r w:rsidR="008B1082">
        <w:t>.</w:t>
      </w:r>
    </w:p>
    <w:p w14:paraId="09936E8B" w14:textId="3611F295" w:rsidR="003E1274" w:rsidRDefault="000A4380" w:rsidP="000B28DC">
      <w:pPr>
        <w:jc w:val="both"/>
        <w:rPr>
          <w:noProof/>
        </w:rPr>
      </w:pPr>
      <w:r>
        <w:rPr>
          <w:noProof/>
        </w:rPr>
        <w:t>Linear Models can furthermore be unreliable if the underlying formula is not specified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five average datasets with 10 participants each 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EF7C43">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 We</w:t>
      </w:r>
    </w:p>
    <w:tbl>
      <w:tblPr>
        <w:tblStyle w:val="Tabellenraster"/>
        <w:tblW w:w="0" w:type="auto"/>
        <w:tblLook w:val="04A0" w:firstRow="1" w:lastRow="0" w:firstColumn="1" w:lastColumn="0" w:noHBand="0" w:noVBand="1"/>
      </w:tblPr>
      <w:tblGrid>
        <w:gridCol w:w="1366"/>
        <w:gridCol w:w="1426"/>
        <w:gridCol w:w="1606"/>
        <w:gridCol w:w="1824"/>
        <w:gridCol w:w="2090"/>
        <w:gridCol w:w="346"/>
        <w:gridCol w:w="346"/>
        <w:gridCol w:w="346"/>
      </w:tblGrid>
      <w:tr w:rsidR="00B22EBD" w14:paraId="7DE36065" w14:textId="32A70FF3" w:rsidTr="00B22EBD">
        <w:tc>
          <w:tcPr>
            <w:tcW w:w="1366" w:type="dxa"/>
          </w:tcPr>
          <w:p w14:paraId="0504D131" w14:textId="0C6D23E1" w:rsidR="00B22EBD" w:rsidRDefault="00B22EBD" w:rsidP="00B22EBD">
            <w:pPr>
              <w:jc w:val="both"/>
              <w:rPr>
                <w:noProof/>
              </w:rPr>
            </w:pPr>
            <w:r>
              <w:rPr>
                <w:noProof/>
              </w:rPr>
              <w:t>0/</w:t>
            </w:r>
            <w:r>
              <w:rPr>
                <w:noProof/>
              </w:rPr>
              <w:t>0</w:t>
            </w:r>
          </w:p>
        </w:tc>
        <w:tc>
          <w:tcPr>
            <w:tcW w:w="1426" w:type="dxa"/>
          </w:tcPr>
          <w:p w14:paraId="24D9EDB7" w14:textId="353530E1" w:rsidR="00B22EBD" w:rsidRDefault="00B22EBD" w:rsidP="00B22EBD">
            <w:pPr>
              <w:jc w:val="both"/>
              <w:rPr>
                <w:noProof/>
              </w:rPr>
            </w:pPr>
            <w:r>
              <w:rPr>
                <w:noProof/>
              </w:rPr>
              <w:t>1</w:t>
            </w:r>
            <w:r>
              <w:rPr>
                <w:noProof/>
              </w:rPr>
              <w:t>/</w:t>
            </w:r>
            <w:r>
              <w:rPr>
                <w:noProof/>
              </w:rPr>
              <w:t>0</w:t>
            </w:r>
          </w:p>
        </w:tc>
        <w:tc>
          <w:tcPr>
            <w:tcW w:w="1606" w:type="dxa"/>
          </w:tcPr>
          <w:p w14:paraId="57813FB3" w14:textId="3FB2F7B6" w:rsidR="00B22EBD" w:rsidRDefault="00B22EBD" w:rsidP="00B22EBD">
            <w:pPr>
              <w:jc w:val="both"/>
              <w:rPr>
                <w:noProof/>
              </w:rPr>
            </w:pPr>
            <w:r>
              <w:rPr>
                <w:noProof/>
              </w:rPr>
              <w:t>Diff/</w:t>
            </w:r>
            <w:r>
              <w:rPr>
                <w:noProof/>
              </w:rPr>
              <w:t>0</w:t>
            </w:r>
          </w:p>
        </w:tc>
        <w:tc>
          <w:tcPr>
            <w:tcW w:w="1824" w:type="dxa"/>
          </w:tcPr>
          <w:p w14:paraId="1475950A" w14:textId="5B714CD6" w:rsidR="00B22EBD" w:rsidRDefault="00B22EBD" w:rsidP="00B22EBD">
            <w:pPr>
              <w:jc w:val="both"/>
              <w:rPr>
                <w:noProof/>
              </w:rPr>
            </w:pPr>
            <w:r>
              <w:rPr>
                <w:noProof/>
              </w:rPr>
              <w:t>Cond/</w:t>
            </w:r>
            <w:r>
              <w:rPr>
                <w:noProof/>
              </w:rPr>
              <w:t>0</w:t>
            </w:r>
          </w:p>
        </w:tc>
        <w:tc>
          <w:tcPr>
            <w:tcW w:w="2090" w:type="dxa"/>
          </w:tcPr>
          <w:p w14:paraId="4E1B9FBD" w14:textId="4D3E7015" w:rsidR="00B22EBD" w:rsidRDefault="00B22EBD" w:rsidP="00B22EBD">
            <w:pPr>
              <w:jc w:val="both"/>
              <w:rPr>
                <w:noProof/>
              </w:rPr>
            </w:pPr>
            <w:r>
              <w:rPr>
                <w:noProof/>
              </w:rPr>
              <w:t>Diff+Cond/</w:t>
            </w:r>
            <w:r>
              <w:rPr>
                <w:noProof/>
              </w:rPr>
              <w:t>0</w:t>
            </w:r>
            <w:bookmarkStart w:id="6" w:name="_GoBack"/>
            <w:bookmarkEnd w:id="6"/>
          </w:p>
        </w:tc>
        <w:tc>
          <w:tcPr>
            <w:tcW w:w="346" w:type="dxa"/>
          </w:tcPr>
          <w:p w14:paraId="14CBF3EC" w14:textId="77777777" w:rsidR="00B22EBD" w:rsidRDefault="00B22EBD" w:rsidP="00B22EBD">
            <w:pPr>
              <w:jc w:val="both"/>
              <w:rPr>
                <w:noProof/>
              </w:rPr>
            </w:pPr>
          </w:p>
        </w:tc>
        <w:tc>
          <w:tcPr>
            <w:tcW w:w="346" w:type="dxa"/>
          </w:tcPr>
          <w:p w14:paraId="6F596B8A" w14:textId="77777777" w:rsidR="00B22EBD" w:rsidRDefault="00B22EBD" w:rsidP="00B22EBD">
            <w:pPr>
              <w:jc w:val="both"/>
              <w:rPr>
                <w:noProof/>
              </w:rPr>
            </w:pPr>
          </w:p>
        </w:tc>
        <w:tc>
          <w:tcPr>
            <w:tcW w:w="346" w:type="dxa"/>
          </w:tcPr>
          <w:p w14:paraId="547F7FEC" w14:textId="77777777" w:rsidR="00B22EBD" w:rsidRDefault="00B22EBD" w:rsidP="00B22EBD">
            <w:pPr>
              <w:jc w:val="both"/>
              <w:rPr>
                <w:noProof/>
              </w:rPr>
            </w:pPr>
          </w:p>
        </w:tc>
      </w:tr>
      <w:tr w:rsidR="00B22EBD" w14:paraId="09BE9FBC" w14:textId="3A5B6510" w:rsidTr="00B22EBD">
        <w:tc>
          <w:tcPr>
            <w:tcW w:w="1366" w:type="dxa"/>
          </w:tcPr>
          <w:p w14:paraId="16F5F2A3" w14:textId="6E5F50B5" w:rsidR="00B22EBD" w:rsidRDefault="00B22EBD" w:rsidP="00B22EBD">
            <w:pPr>
              <w:jc w:val="both"/>
              <w:rPr>
                <w:noProof/>
              </w:rPr>
            </w:pPr>
            <w:r>
              <w:rPr>
                <w:noProof/>
              </w:rPr>
              <w:t>0/1</w:t>
            </w:r>
          </w:p>
        </w:tc>
        <w:tc>
          <w:tcPr>
            <w:tcW w:w="1426" w:type="dxa"/>
          </w:tcPr>
          <w:p w14:paraId="746A1913" w14:textId="46D37FF8" w:rsidR="00B22EBD" w:rsidRDefault="00B22EBD" w:rsidP="00B22EBD">
            <w:pPr>
              <w:jc w:val="both"/>
              <w:rPr>
                <w:noProof/>
              </w:rPr>
            </w:pPr>
            <w:r>
              <w:rPr>
                <w:noProof/>
              </w:rPr>
              <w:t>1/1</w:t>
            </w:r>
          </w:p>
        </w:tc>
        <w:tc>
          <w:tcPr>
            <w:tcW w:w="1606" w:type="dxa"/>
          </w:tcPr>
          <w:p w14:paraId="2550E125" w14:textId="3AE11699" w:rsidR="00B22EBD" w:rsidRDefault="00B22EBD" w:rsidP="00B22EBD">
            <w:pPr>
              <w:jc w:val="both"/>
              <w:rPr>
                <w:noProof/>
              </w:rPr>
            </w:pPr>
            <w:r>
              <w:rPr>
                <w:noProof/>
              </w:rPr>
              <w:t>Diff/1</w:t>
            </w:r>
          </w:p>
        </w:tc>
        <w:tc>
          <w:tcPr>
            <w:tcW w:w="1824" w:type="dxa"/>
          </w:tcPr>
          <w:p w14:paraId="2ADA0A01" w14:textId="682CCCB0" w:rsidR="00B22EBD" w:rsidRDefault="00B22EBD" w:rsidP="00B22EBD">
            <w:pPr>
              <w:jc w:val="both"/>
              <w:rPr>
                <w:noProof/>
              </w:rPr>
            </w:pPr>
            <w:r>
              <w:rPr>
                <w:noProof/>
              </w:rPr>
              <w:t>Cond/1</w:t>
            </w:r>
          </w:p>
        </w:tc>
        <w:tc>
          <w:tcPr>
            <w:tcW w:w="2090" w:type="dxa"/>
          </w:tcPr>
          <w:p w14:paraId="5F40F8F8" w14:textId="19B5655D" w:rsidR="00B22EBD" w:rsidRDefault="00B22EBD" w:rsidP="00B22EBD">
            <w:pPr>
              <w:jc w:val="both"/>
              <w:rPr>
                <w:noProof/>
              </w:rPr>
            </w:pPr>
            <w:r>
              <w:rPr>
                <w:noProof/>
              </w:rPr>
              <w:t>Diff+Cond/1</w:t>
            </w:r>
          </w:p>
        </w:tc>
        <w:tc>
          <w:tcPr>
            <w:tcW w:w="346" w:type="dxa"/>
          </w:tcPr>
          <w:p w14:paraId="5A9C19FC" w14:textId="77777777" w:rsidR="00B22EBD" w:rsidRDefault="00B22EBD" w:rsidP="00B22EBD">
            <w:pPr>
              <w:jc w:val="both"/>
              <w:rPr>
                <w:noProof/>
              </w:rPr>
            </w:pPr>
          </w:p>
        </w:tc>
        <w:tc>
          <w:tcPr>
            <w:tcW w:w="346" w:type="dxa"/>
          </w:tcPr>
          <w:p w14:paraId="319DB4DC" w14:textId="77777777" w:rsidR="00B22EBD" w:rsidRDefault="00B22EBD" w:rsidP="00B22EBD">
            <w:pPr>
              <w:jc w:val="both"/>
              <w:rPr>
                <w:noProof/>
              </w:rPr>
            </w:pPr>
          </w:p>
        </w:tc>
        <w:tc>
          <w:tcPr>
            <w:tcW w:w="346" w:type="dxa"/>
          </w:tcPr>
          <w:p w14:paraId="0A302D5F" w14:textId="77777777" w:rsidR="00B22EBD" w:rsidRDefault="00B22EBD" w:rsidP="00B22EBD">
            <w:pPr>
              <w:jc w:val="both"/>
              <w:rPr>
                <w:noProof/>
              </w:rPr>
            </w:pPr>
          </w:p>
        </w:tc>
      </w:tr>
      <w:tr w:rsidR="00B22EBD" w14:paraId="001FAF3D" w14:textId="754959FE" w:rsidTr="00B22EBD">
        <w:tc>
          <w:tcPr>
            <w:tcW w:w="1366" w:type="dxa"/>
          </w:tcPr>
          <w:p w14:paraId="71029AD4" w14:textId="420DC5F8" w:rsidR="00B22EBD" w:rsidRDefault="00B22EBD" w:rsidP="00B22EBD">
            <w:pPr>
              <w:jc w:val="both"/>
              <w:rPr>
                <w:noProof/>
              </w:rPr>
            </w:pPr>
            <w:r>
              <w:rPr>
                <w:noProof/>
              </w:rPr>
              <w:t>0/Diff</w:t>
            </w:r>
          </w:p>
        </w:tc>
        <w:tc>
          <w:tcPr>
            <w:tcW w:w="1426" w:type="dxa"/>
          </w:tcPr>
          <w:p w14:paraId="0BFAA550" w14:textId="5EFE6A10" w:rsidR="00B22EBD" w:rsidRDefault="00B22EBD" w:rsidP="00B22EBD">
            <w:pPr>
              <w:jc w:val="both"/>
              <w:rPr>
                <w:noProof/>
              </w:rPr>
            </w:pPr>
            <w:r>
              <w:rPr>
                <w:noProof/>
              </w:rPr>
              <w:t>1/Diff</w:t>
            </w:r>
          </w:p>
        </w:tc>
        <w:tc>
          <w:tcPr>
            <w:tcW w:w="1606" w:type="dxa"/>
          </w:tcPr>
          <w:p w14:paraId="29A4AFED" w14:textId="6137DA60" w:rsidR="00B22EBD" w:rsidRDefault="00B22EBD" w:rsidP="00B22EBD">
            <w:pPr>
              <w:jc w:val="both"/>
              <w:rPr>
                <w:noProof/>
              </w:rPr>
            </w:pPr>
            <w:r>
              <w:rPr>
                <w:noProof/>
              </w:rPr>
              <w:t>Diff/Diff</w:t>
            </w:r>
          </w:p>
        </w:tc>
        <w:tc>
          <w:tcPr>
            <w:tcW w:w="1824" w:type="dxa"/>
          </w:tcPr>
          <w:p w14:paraId="2DFDE3FA" w14:textId="36C18AAA" w:rsidR="00B22EBD" w:rsidRDefault="00B22EBD" w:rsidP="00B22EBD">
            <w:pPr>
              <w:jc w:val="both"/>
              <w:rPr>
                <w:noProof/>
              </w:rPr>
            </w:pPr>
            <w:r>
              <w:rPr>
                <w:noProof/>
              </w:rPr>
              <w:t>Cond/Diff</w:t>
            </w:r>
          </w:p>
        </w:tc>
        <w:tc>
          <w:tcPr>
            <w:tcW w:w="2090" w:type="dxa"/>
          </w:tcPr>
          <w:p w14:paraId="1A0E663A" w14:textId="39F163EA" w:rsidR="00B22EBD" w:rsidRDefault="00B22EBD" w:rsidP="00B22EBD">
            <w:pPr>
              <w:jc w:val="both"/>
              <w:rPr>
                <w:noProof/>
              </w:rPr>
            </w:pPr>
            <w:r>
              <w:rPr>
                <w:noProof/>
              </w:rPr>
              <w:t>Diff+Cond/Diff</w:t>
            </w:r>
          </w:p>
        </w:tc>
        <w:tc>
          <w:tcPr>
            <w:tcW w:w="346" w:type="dxa"/>
          </w:tcPr>
          <w:p w14:paraId="357489C6" w14:textId="77777777" w:rsidR="00B22EBD" w:rsidRDefault="00B22EBD" w:rsidP="00B22EBD">
            <w:pPr>
              <w:jc w:val="both"/>
              <w:rPr>
                <w:noProof/>
              </w:rPr>
            </w:pPr>
          </w:p>
        </w:tc>
        <w:tc>
          <w:tcPr>
            <w:tcW w:w="346" w:type="dxa"/>
          </w:tcPr>
          <w:p w14:paraId="52D64E70" w14:textId="77777777" w:rsidR="00B22EBD" w:rsidRDefault="00B22EBD" w:rsidP="00B22EBD">
            <w:pPr>
              <w:jc w:val="both"/>
              <w:rPr>
                <w:noProof/>
              </w:rPr>
            </w:pPr>
          </w:p>
        </w:tc>
        <w:tc>
          <w:tcPr>
            <w:tcW w:w="346" w:type="dxa"/>
          </w:tcPr>
          <w:p w14:paraId="028C12E8" w14:textId="77777777" w:rsidR="00B22EBD" w:rsidRDefault="00B22EBD" w:rsidP="00B22EBD">
            <w:pPr>
              <w:jc w:val="both"/>
              <w:rPr>
                <w:noProof/>
              </w:rPr>
            </w:pPr>
          </w:p>
        </w:tc>
      </w:tr>
      <w:tr w:rsidR="00B22EBD" w14:paraId="71DC200B" w14:textId="52BDF731" w:rsidTr="00B22EBD">
        <w:tc>
          <w:tcPr>
            <w:tcW w:w="1366" w:type="dxa"/>
          </w:tcPr>
          <w:p w14:paraId="5A925A3A" w14:textId="748483BF" w:rsidR="00B22EBD" w:rsidRDefault="00B22EBD" w:rsidP="00B22EBD">
            <w:pPr>
              <w:jc w:val="both"/>
              <w:rPr>
                <w:noProof/>
              </w:rPr>
            </w:pPr>
            <w:r>
              <w:rPr>
                <w:noProof/>
              </w:rPr>
              <w:t>0/Cond</w:t>
            </w:r>
          </w:p>
        </w:tc>
        <w:tc>
          <w:tcPr>
            <w:tcW w:w="1426" w:type="dxa"/>
          </w:tcPr>
          <w:p w14:paraId="3B9C3D36" w14:textId="7C92DEC5" w:rsidR="00B22EBD" w:rsidRDefault="00B22EBD" w:rsidP="00B22EBD">
            <w:pPr>
              <w:jc w:val="both"/>
              <w:rPr>
                <w:noProof/>
              </w:rPr>
            </w:pPr>
            <w:r>
              <w:rPr>
                <w:noProof/>
              </w:rPr>
              <w:t>1/Cond</w:t>
            </w:r>
          </w:p>
        </w:tc>
        <w:tc>
          <w:tcPr>
            <w:tcW w:w="1606" w:type="dxa"/>
          </w:tcPr>
          <w:p w14:paraId="73E5162F" w14:textId="297938CF" w:rsidR="00B22EBD" w:rsidRDefault="00B22EBD" w:rsidP="00B22EBD">
            <w:pPr>
              <w:jc w:val="both"/>
              <w:rPr>
                <w:noProof/>
              </w:rPr>
            </w:pPr>
            <w:r>
              <w:rPr>
                <w:noProof/>
              </w:rPr>
              <w:t>Diff/Cond</w:t>
            </w:r>
          </w:p>
        </w:tc>
        <w:tc>
          <w:tcPr>
            <w:tcW w:w="1824" w:type="dxa"/>
          </w:tcPr>
          <w:p w14:paraId="3690F38C" w14:textId="2A851FD0" w:rsidR="00B22EBD" w:rsidRDefault="00B22EBD" w:rsidP="00B22EBD">
            <w:pPr>
              <w:jc w:val="both"/>
              <w:rPr>
                <w:noProof/>
              </w:rPr>
            </w:pPr>
            <w:r>
              <w:rPr>
                <w:noProof/>
              </w:rPr>
              <w:t>Cond/Cond</w:t>
            </w:r>
          </w:p>
        </w:tc>
        <w:tc>
          <w:tcPr>
            <w:tcW w:w="2090" w:type="dxa"/>
          </w:tcPr>
          <w:p w14:paraId="5CC0F362" w14:textId="50223465" w:rsidR="00B22EBD" w:rsidRDefault="00B22EBD" w:rsidP="00B22EBD">
            <w:pPr>
              <w:jc w:val="both"/>
              <w:rPr>
                <w:noProof/>
              </w:rPr>
            </w:pPr>
            <w:r>
              <w:rPr>
                <w:noProof/>
              </w:rPr>
              <w:t>Diff+Cond/Cond</w:t>
            </w:r>
          </w:p>
        </w:tc>
        <w:tc>
          <w:tcPr>
            <w:tcW w:w="346" w:type="dxa"/>
          </w:tcPr>
          <w:p w14:paraId="7145EC9C" w14:textId="77777777" w:rsidR="00B22EBD" w:rsidRDefault="00B22EBD" w:rsidP="00B22EBD">
            <w:pPr>
              <w:jc w:val="both"/>
              <w:rPr>
                <w:noProof/>
              </w:rPr>
            </w:pPr>
          </w:p>
        </w:tc>
        <w:tc>
          <w:tcPr>
            <w:tcW w:w="346" w:type="dxa"/>
          </w:tcPr>
          <w:p w14:paraId="22932019" w14:textId="77777777" w:rsidR="00B22EBD" w:rsidRDefault="00B22EBD" w:rsidP="00B22EBD">
            <w:pPr>
              <w:jc w:val="both"/>
              <w:rPr>
                <w:noProof/>
              </w:rPr>
            </w:pPr>
          </w:p>
        </w:tc>
        <w:tc>
          <w:tcPr>
            <w:tcW w:w="346" w:type="dxa"/>
          </w:tcPr>
          <w:p w14:paraId="014329A4" w14:textId="77777777" w:rsidR="00B22EBD" w:rsidRDefault="00B22EBD" w:rsidP="00B22EBD">
            <w:pPr>
              <w:jc w:val="both"/>
              <w:rPr>
                <w:noProof/>
              </w:rPr>
            </w:pPr>
          </w:p>
        </w:tc>
      </w:tr>
      <w:tr w:rsidR="00B22EBD" w14:paraId="02E01884" w14:textId="77777777" w:rsidTr="00B22EBD">
        <w:tc>
          <w:tcPr>
            <w:tcW w:w="1366" w:type="dxa"/>
          </w:tcPr>
          <w:p w14:paraId="10425C37" w14:textId="44B305E7" w:rsidR="00B22EBD" w:rsidRDefault="00B22EBD" w:rsidP="00B22EBD">
            <w:pPr>
              <w:jc w:val="both"/>
              <w:rPr>
                <w:noProof/>
              </w:rPr>
            </w:pPr>
            <w:r>
              <w:rPr>
                <w:noProof/>
              </w:rPr>
              <w:t>0/</w:t>
            </w:r>
            <w:r>
              <w:rPr>
                <w:noProof/>
              </w:rPr>
              <w:t>Diff+</w:t>
            </w:r>
            <w:r>
              <w:rPr>
                <w:noProof/>
              </w:rPr>
              <w:t>Cond</w:t>
            </w:r>
          </w:p>
        </w:tc>
        <w:tc>
          <w:tcPr>
            <w:tcW w:w="1426" w:type="dxa"/>
          </w:tcPr>
          <w:p w14:paraId="5CD85BBB" w14:textId="4B40EB9F" w:rsidR="00B22EBD" w:rsidRDefault="00B22EBD" w:rsidP="00B22EBD">
            <w:pPr>
              <w:jc w:val="both"/>
              <w:rPr>
                <w:noProof/>
              </w:rPr>
            </w:pPr>
            <w:r>
              <w:rPr>
                <w:noProof/>
              </w:rPr>
              <w:t>1/Diff+Cond</w:t>
            </w:r>
          </w:p>
        </w:tc>
        <w:tc>
          <w:tcPr>
            <w:tcW w:w="1606" w:type="dxa"/>
          </w:tcPr>
          <w:p w14:paraId="73440626" w14:textId="149BFFF1" w:rsidR="00B22EBD" w:rsidRDefault="00B22EBD" w:rsidP="00B22EBD">
            <w:pPr>
              <w:jc w:val="both"/>
              <w:rPr>
                <w:noProof/>
              </w:rPr>
            </w:pPr>
            <w:r>
              <w:rPr>
                <w:noProof/>
              </w:rPr>
              <w:t>Diff/Diff+Cond</w:t>
            </w:r>
          </w:p>
        </w:tc>
        <w:tc>
          <w:tcPr>
            <w:tcW w:w="1824" w:type="dxa"/>
          </w:tcPr>
          <w:p w14:paraId="13ACCB41" w14:textId="3FB67779" w:rsidR="00B22EBD" w:rsidRDefault="00B22EBD" w:rsidP="00B22EBD">
            <w:pPr>
              <w:jc w:val="both"/>
              <w:rPr>
                <w:noProof/>
              </w:rPr>
            </w:pPr>
            <w:r>
              <w:rPr>
                <w:noProof/>
              </w:rPr>
              <w:t>Cond/Diff+Cond</w:t>
            </w:r>
          </w:p>
        </w:tc>
        <w:tc>
          <w:tcPr>
            <w:tcW w:w="2090" w:type="dxa"/>
          </w:tcPr>
          <w:p w14:paraId="66FE425F" w14:textId="56123C44" w:rsidR="00B22EBD" w:rsidRDefault="00B22EBD" w:rsidP="00B22EBD">
            <w:pPr>
              <w:jc w:val="both"/>
              <w:rPr>
                <w:noProof/>
              </w:rPr>
            </w:pPr>
            <w:r>
              <w:rPr>
                <w:noProof/>
              </w:rPr>
              <w:t>Diff+Cond/Diff+Cond</w:t>
            </w:r>
          </w:p>
        </w:tc>
        <w:tc>
          <w:tcPr>
            <w:tcW w:w="346" w:type="dxa"/>
          </w:tcPr>
          <w:p w14:paraId="43451479" w14:textId="77777777" w:rsidR="00B22EBD" w:rsidRDefault="00B22EBD" w:rsidP="00B22EBD">
            <w:pPr>
              <w:jc w:val="both"/>
              <w:rPr>
                <w:noProof/>
              </w:rPr>
            </w:pPr>
          </w:p>
        </w:tc>
        <w:tc>
          <w:tcPr>
            <w:tcW w:w="346" w:type="dxa"/>
          </w:tcPr>
          <w:p w14:paraId="4C2F3741" w14:textId="77777777" w:rsidR="00B22EBD" w:rsidRDefault="00B22EBD" w:rsidP="00B22EBD">
            <w:pPr>
              <w:jc w:val="both"/>
              <w:rPr>
                <w:noProof/>
              </w:rPr>
            </w:pPr>
          </w:p>
        </w:tc>
        <w:tc>
          <w:tcPr>
            <w:tcW w:w="346" w:type="dxa"/>
          </w:tcPr>
          <w:p w14:paraId="4A679586" w14:textId="77777777" w:rsidR="00B22EBD" w:rsidRDefault="00B22EBD" w:rsidP="00B22EBD">
            <w:pPr>
              <w:jc w:val="both"/>
              <w:rPr>
                <w:noProof/>
              </w:rPr>
            </w:pPr>
          </w:p>
        </w:tc>
      </w:tr>
      <w:tr w:rsidR="00B22EBD" w14:paraId="67A25768" w14:textId="77777777" w:rsidTr="00B22EBD">
        <w:tc>
          <w:tcPr>
            <w:tcW w:w="1366" w:type="dxa"/>
          </w:tcPr>
          <w:p w14:paraId="6A192378" w14:textId="77777777" w:rsidR="00B22EBD" w:rsidRDefault="00B22EBD" w:rsidP="00B22EBD">
            <w:pPr>
              <w:jc w:val="both"/>
              <w:rPr>
                <w:noProof/>
              </w:rPr>
            </w:pPr>
          </w:p>
        </w:tc>
        <w:tc>
          <w:tcPr>
            <w:tcW w:w="1426" w:type="dxa"/>
          </w:tcPr>
          <w:p w14:paraId="6172902E" w14:textId="77777777" w:rsidR="00B22EBD" w:rsidRDefault="00B22EBD" w:rsidP="00B22EBD">
            <w:pPr>
              <w:jc w:val="both"/>
              <w:rPr>
                <w:noProof/>
              </w:rPr>
            </w:pPr>
          </w:p>
        </w:tc>
        <w:tc>
          <w:tcPr>
            <w:tcW w:w="1606" w:type="dxa"/>
          </w:tcPr>
          <w:p w14:paraId="03122089" w14:textId="77777777" w:rsidR="00B22EBD" w:rsidRDefault="00B22EBD" w:rsidP="00B22EBD">
            <w:pPr>
              <w:jc w:val="both"/>
              <w:rPr>
                <w:noProof/>
              </w:rPr>
            </w:pPr>
          </w:p>
        </w:tc>
        <w:tc>
          <w:tcPr>
            <w:tcW w:w="1824" w:type="dxa"/>
          </w:tcPr>
          <w:p w14:paraId="6976E9DB" w14:textId="77777777" w:rsidR="00B22EBD" w:rsidRDefault="00B22EBD" w:rsidP="00B22EBD">
            <w:pPr>
              <w:jc w:val="both"/>
              <w:rPr>
                <w:noProof/>
              </w:rPr>
            </w:pPr>
          </w:p>
        </w:tc>
        <w:tc>
          <w:tcPr>
            <w:tcW w:w="2090" w:type="dxa"/>
          </w:tcPr>
          <w:p w14:paraId="11F65858" w14:textId="77777777" w:rsidR="00B22EBD" w:rsidRDefault="00B22EBD" w:rsidP="00B22EBD">
            <w:pPr>
              <w:jc w:val="both"/>
              <w:rPr>
                <w:noProof/>
              </w:rPr>
            </w:pPr>
          </w:p>
        </w:tc>
        <w:tc>
          <w:tcPr>
            <w:tcW w:w="346" w:type="dxa"/>
          </w:tcPr>
          <w:p w14:paraId="32A7F406" w14:textId="77777777" w:rsidR="00B22EBD" w:rsidRDefault="00B22EBD" w:rsidP="00B22EBD">
            <w:pPr>
              <w:jc w:val="both"/>
              <w:rPr>
                <w:noProof/>
              </w:rPr>
            </w:pPr>
          </w:p>
        </w:tc>
        <w:tc>
          <w:tcPr>
            <w:tcW w:w="346" w:type="dxa"/>
          </w:tcPr>
          <w:p w14:paraId="70494BAA" w14:textId="77777777" w:rsidR="00B22EBD" w:rsidRDefault="00B22EBD" w:rsidP="00B22EBD">
            <w:pPr>
              <w:jc w:val="both"/>
              <w:rPr>
                <w:noProof/>
              </w:rPr>
            </w:pPr>
          </w:p>
        </w:tc>
        <w:tc>
          <w:tcPr>
            <w:tcW w:w="346" w:type="dxa"/>
          </w:tcPr>
          <w:p w14:paraId="46E8AF85" w14:textId="77777777" w:rsidR="00B22EBD" w:rsidRDefault="00B22EBD" w:rsidP="00B22EBD">
            <w:pPr>
              <w:jc w:val="both"/>
              <w:rPr>
                <w:noProof/>
              </w:rPr>
            </w:pPr>
          </w:p>
        </w:tc>
      </w:tr>
      <w:tr w:rsidR="00B22EBD" w14:paraId="61C11FBB" w14:textId="77777777" w:rsidTr="00B22EBD">
        <w:tc>
          <w:tcPr>
            <w:tcW w:w="1366" w:type="dxa"/>
          </w:tcPr>
          <w:p w14:paraId="5A0025AB" w14:textId="77777777" w:rsidR="00B22EBD" w:rsidRDefault="00B22EBD" w:rsidP="00B22EBD">
            <w:pPr>
              <w:jc w:val="both"/>
              <w:rPr>
                <w:noProof/>
              </w:rPr>
            </w:pPr>
          </w:p>
        </w:tc>
        <w:tc>
          <w:tcPr>
            <w:tcW w:w="1426" w:type="dxa"/>
          </w:tcPr>
          <w:p w14:paraId="52B1F8BF" w14:textId="77777777" w:rsidR="00B22EBD" w:rsidRDefault="00B22EBD" w:rsidP="00B22EBD">
            <w:pPr>
              <w:jc w:val="both"/>
              <w:rPr>
                <w:noProof/>
              </w:rPr>
            </w:pPr>
          </w:p>
        </w:tc>
        <w:tc>
          <w:tcPr>
            <w:tcW w:w="1606" w:type="dxa"/>
          </w:tcPr>
          <w:p w14:paraId="10A0993F" w14:textId="77777777" w:rsidR="00B22EBD" w:rsidRDefault="00B22EBD" w:rsidP="00B22EBD">
            <w:pPr>
              <w:jc w:val="both"/>
              <w:rPr>
                <w:noProof/>
              </w:rPr>
            </w:pPr>
          </w:p>
        </w:tc>
        <w:tc>
          <w:tcPr>
            <w:tcW w:w="1824" w:type="dxa"/>
          </w:tcPr>
          <w:p w14:paraId="7C23C1E7" w14:textId="77777777" w:rsidR="00B22EBD" w:rsidRDefault="00B22EBD" w:rsidP="00B22EBD">
            <w:pPr>
              <w:jc w:val="both"/>
              <w:rPr>
                <w:noProof/>
              </w:rPr>
            </w:pPr>
          </w:p>
        </w:tc>
        <w:tc>
          <w:tcPr>
            <w:tcW w:w="2090" w:type="dxa"/>
          </w:tcPr>
          <w:p w14:paraId="02D2A7B8" w14:textId="77777777" w:rsidR="00B22EBD" w:rsidRDefault="00B22EBD" w:rsidP="00B22EBD">
            <w:pPr>
              <w:jc w:val="both"/>
              <w:rPr>
                <w:noProof/>
              </w:rPr>
            </w:pPr>
          </w:p>
        </w:tc>
        <w:tc>
          <w:tcPr>
            <w:tcW w:w="346" w:type="dxa"/>
          </w:tcPr>
          <w:p w14:paraId="6678E76D" w14:textId="77777777" w:rsidR="00B22EBD" w:rsidRDefault="00B22EBD" w:rsidP="00B22EBD">
            <w:pPr>
              <w:jc w:val="both"/>
              <w:rPr>
                <w:noProof/>
              </w:rPr>
            </w:pPr>
          </w:p>
        </w:tc>
        <w:tc>
          <w:tcPr>
            <w:tcW w:w="346" w:type="dxa"/>
          </w:tcPr>
          <w:p w14:paraId="47533989" w14:textId="77777777" w:rsidR="00B22EBD" w:rsidRDefault="00B22EBD" w:rsidP="00B22EBD">
            <w:pPr>
              <w:jc w:val="both"/>
              <w:rPr>
                <w:noProof/>
              </w:rPr>
            </w:pPr>
          </w:p>
        </w:tc>
        <w:tc>
          <w:tcPr>
            <w:tcW w:w="346" w:type="dxa"/>
          </w:tcPr>
          <w:p w14:paraId="5ED30DB1" w14:textId="77777777" w:rsidR="00B22EBD" w:rsidRDefault="00B22EBD" w:rsidP="00B22EBD">
            <w:pPr>
              <w:jc w:val="both"/>
              <w:rPr>
                <w:noProof/>
              </w:rPr>
            </w:pPr>
          </w:p>
        </w:tc>
      </w:tr>
      <w:tr w:rsidR="00B22EBD" w14:paraId="5E07E57E" w14:textId="77777777" w:rsidTr="00B22EBD">
        <w:tc>
          <w:tcPr>
            <w:tcW w:w="1366" w:type="dxa"/>
          </w:tcPr>
          <w:p w14:paraId="48EB405E" w14:textId="77777777" w:rsidR="00B22EBD" w:rsidRDefault="00B22EBD" w:rsidP="00B22EBD">
            <w:pPr>
              <w:jc w:val="both"/>
              <w:rPr>
                <w:noProof/>
              </w:rPr>
            </w:pPr>
          </w:p>
        </w:tc>
        <w:tc>
          <w:tcPr>
            <w:tcW w:w="1426" w:type="dxa"/>
          </w:tcPr>
          <w:p w14:paraId="04114486" w14:textId="77777777" w:rsidR="00B22EBD" w:rsidRDefault="00B22EBD" w:rsidP="00B22EBD">
            <w:pPr>
              <w:jc w:val="both"/>
              <w:rPr>
                <w:noProof/>
              </w:rPr>
            </w:pPr>
          </w:p>
        </w:tc>
        <w:tc>
          <w:tcPr>
            <w:tcW w:w="1606" w:type="dxa"/>
          </w:tcPr>
          <w:p w14:paraId="257E6B26" w14:textId="77777777" w:rsidR="00B22EBD" w:rsidRDefault="00B22EBD" w:rsidP="00B22EBD">
            <w:pPr>
              <w:jc w:val="both"/>
              <w:rPr>
                <w:noProof/>
              </w:rPr>
            </w:pPr>
          </w:p>
        </w:tc>
        <w:tc>
          <w:tcPr>
            <w:tcW w:w="1824" w:type="dxa"/>
          </w:tcPr>
          <w:p w14:paraId="7DE1598E" w14:textId="77777777" w:rsidR="00B22EBD" w:rsidRDefault="00B22EBD" w:rsidP="00B22EBD">
            <w:pPr>
              <w:jc w:val="both"/>
              <w:rPr>
                <w:noProof/>
              </w:rPr>
            </w:pPr>
          </w:p>
        </w:tc>
        <w:tc>
          <w:tcPr>
            <w:tcW w:w="2090" w:type="dxa"/>
          </w:tcPr>
          <w:p w14:paraId="4935AB19" w14:textId="77777777" w:rsidR="00B22EBD" w:rsidRDefault="00B22EBD" w:rsidP="00B22EBD">
            <w:pPr>
              <w:jc w:val="both"/>
              <w:rPr>
                <w:noProof/>
              </w:rPr>
            </w:pPr>
          </w:p>
        </w:tc>
        <w:tc>
          <w:tcPr>
            <w:tcW w:w="346" w:type="dxa"/>
          </w:tcPr>
          <w:p w14:paraId="2AF1CA81" w14:textId="77777777" w:rsidR="00B22EBD" w:rsidRDefault="00B22EBD" w:rsidP="00B22EBD">
            <w:pPr>
              <w:jc w:val="both"/>
              <w:rPr>
                <w:noProof/>
              </w:rPr>
            </w:pPr>
          </w:p>
        </w:tc>
        <w:tc>
          <w:tcPr>
            <w:tcW w:w="346" w:type="dxa"/>
          </w:tcPr>
          <w:p w14:paraId="18F28A56" w14:textId="77777777" w:rsidR="00B22EBD" w:rsidRDefault="00B22EBD" w:rsidP="00B22EBD">
            <w:pPr>
              <w:jc w:val="both"/>
              <w:rPr>
                <w:noProof/>
              </w:rPr>
            </w:pPr>
          </w:p>
        </w:tc>
        <w:tc>
          <w:tcPr>
            <w:tcW w:w="346" w:type="dxa"/>
          </w:tcPr>
          <w:p w14:paraId="2BB1C60F" w14:textId="77777777" w:rsidR="00B22EBD" w:rsidRDefault="00B22EBD" w:rsidP="00B22EBD">
            <w:pPr>
              <w:jc w:val="both"/>
              <w:rPr>
                <w:noProof/>
              </w:rPr>
            </w:pPr>
          </w:p>
        </w:tc>
      </w:tr>
    </w:tbl>
    <w:p w14:paraId="064486CE" w14:textId="77777777" w:rsidR="000A4380" w:rsidRDefault="000A4380" w:rsidP="000B28DC">
      <w:pPr>
        <w:jc w:val="both"/>
        <w:rPr>
          <w:noProof/>
        </w:rPr>
      </w:pPr>
    </w:p>
    <w:p w14:paraId="24A8AE73" w14:textId="58B36B53" w:rsidR="00DB0A11" w:rsidRDefault="00DB0A11" w:rsidP="00DB0A11">
      <w:pPr>
        <w:pStyle w:val="berschrift2"/>
      </w:pPr>
      <w:r>
        <w:lastRenderedPageBreak/>
        <w:t>Bayesian Linear Mixed Modelling</w:t>
      </w:r>
    </w:p>
    <w:p w14:paraId="30F88784" w14:textId="064E4C2D" w:rsidR="009C0D5A" w:rsidRDefault="00DB0A11" w:rsidP="000B28DC">
      <w:pPr>
        <w:jc w:val="both"/>
        <w:rPr>
          <w:noProof/>
        </w:rPr>
      </w:pPr>
      <w:r>
        <w:rPr>
          <w:noProof/>
        </w:rPr>
        <w:t xml:space="preserve">Finally, there are Bayesian methods of estimating JND and PS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 is, due its similar syntax, very user-friendly for lme4 users.</w:t>
      </w:r>
    </w:p>
    <w:p w14:paraId="762034C2" w14:textId="4C94FB53" w:rsidR="009C0D5A" w:rsidRDefault="009C0D5A" w:rsidP="000B28DC">
      <w:pPr>
        <w:jc w:val="both"/>
        <w:rPr>
          <w:noProof/>
        </w:rPr>
      </w:pPr>
    </w:p>
    <w:p w14:paraId="0A7A7AF1" w14:textId="77777777" w:rsidR="009C0D5A" w:rsidRDefault="009C0D5A" w:rsidP="000B28DC">
      <w:pPr>
        <w:jc w:val="both"/>
        <w:rPr>
          <w:noProof/>
        </w:rPr>
      </w:pPr>
    </w:p>
    <w:p w14:paraId="6BA288E2" w14:textId="5751CE24" w:rsidR="00916B7C" w:rsidRDefault="00916B7C" w:rsidP="00916B7C">
      <w:pPr>
        <w:pStyle w:val="KeinLeerraum"/>
        <w:rPr>
          <w:rFonts w:ascii="Courier New" w:hAnsi="Courier New" w:cs="Courier New"/>
          <w:noProof/>
          <w:sz w:val="16"/>
          <w:szCs w:val="16"/>
        </w:rPr>
      </w:pPr>
    </w:p>
    <w:p w14:paraId="785E2912" w14:textId="77777777" w:rsidR="000B28DC" w:rsidRPr="00F946DB" w:rsidRDefault="000B28DC" w:rsidP="00916B7C">
      <w:pPr>
        <w:pStyle w:val="KeinLeerraum"/>
        <w:rPr>
          <w:rFonts w:ascii="Courier New" w:hAnsi="Courier New" w:cs="Courier New"/>
          <w:noProof/>
          <w:sz w:val="16"/>
          <w:szCs w:val="16"/>
        </w:rPr>
      </w:pPr>
    </w:p>
    <w:p w14:paraId="5F2A6604" w14:textId="6D9DC254" w:rsidR="007B7145" w:rsidRDefault="00533392" w:rsidP="00F80408">
      <w:pPr>
        <w:jc w:val="both"/>
        <w:rPr>
          <w:noProof/>
        </w:rPr>
      </w:pPr>
      <w:r>
        <w:rPr>
          <w:noProof/>
        </w:rPr>
        <w:t xml:space="preserve">The following is the most complete version, with </w:t>
      </w:r>
      <w:r w:rsidRPr="001635C7">
        <w:rPr>
          <w:b/>
          <w:bCs/>
          <w:noProof/>
        </w:rPr>
        <w:t>ConditionOfInterest</w:t>
      </w:r>
      <w:r>
        <w:rPr>
          <w:noProof/>
        </w:rPr>
        <w:t xml:space="preserve"> and </w:t>
      </w:r>
      <w:r w:rsidRPr="001635C7">
        <w:rPr>
          <w:b/>
          <w:bCs/>
          <w:noProof/>
        </w:rPr>
        <w:t>Difference</w:t>
      </w:r>
      <w:r>
        <w:rPr>
          <w:noProof/>
        </w:rPr>
        <w:t xml:space="preserve"> </w:t>
      </w:r>
      <w:r w:rsidR="00874473">
        <w:rPr>
          <w:noProof/>
        </w:rPr>
        <w:t>and their interaction as fixed effects, as wel</w:t>
      </w:r>
      <w:r w:rsidR="00C329FD">
        <w:rPr>
          <w:noProof/>
        </w:rPr>
        <w:t>l</w:t>
      </w:r>
      <w:r w:rsidR="00874473">
        <w:rPr>
          <w:noProof/>
        </w:rPr>
        <w:t xml:space="preserve"> as </w:t>
      </w:r>
      <w:r w:rsidR="00874473" w:rsidRPr="001635C7">
        <w:rPr>
          <w:b/>
          <w:bCs/>
          <w:noProof/>
        </w:rPr>
        <w:t>ConditionofInterest</w:t>
      </w:r>
      <w:r w:rsidR="00874473">
        <w:rPr>
          <w:noProof/>
        </w:rPr>
        <w:t xml:space="preserve">, </w:t>
      </w:r>
      <w:r w:rsidR="00874473" w:rsidRPr="001635C7">
        <w:rPr>
          <w:b/>
          <w:bCs/>
          <w:noProof/>
        </w:rPr>
        <w:t>Difference</w:t>
      </w:r>
      <w:r w:rsidR="00874473">
        <w:rPr>
          <w:noProof/>
        </w:rPr>
        <w:t xml:space="preserve"> and the intercept per </w:t>
      </w:r>
      <w:r w:rsidR="00874473" w:rsidRPr="001635C7">
        <w:rPr>
          <w:b/>
          <w:bCs/>
          <w:noProof/>
        </w:rPr>
        <w:t>ID</w:t>
      </w:r>
      <w:r w:rsidR="00874473">
        <w:rPr>
          <w:noProof/>
        </w:rPr>
        <w:t xml:space="preserve"> and </w:t>
      </w:r>
      <w:r w:rsidR="00874473" w:rsidRPr="001635C7">
        <w:rPr>
          <w:b/>
          <w:bCs/>
          <w:noProof/>
        </w:rPr>
        <w:t>StandardValues</w:t>
      </w:r>
      <w:r w:rsidR="00874473">
        <w:rPr>
          <w:noProof/>
        </w:rPr>
        <w:t xml:space="preserve"> as random effects.</w:t>
      </w:r>
    </w:p>
    <w:p w14:paraId="7117596E" w14:textId="77777777" w:rsidR="007B7145" w:rsidRPr="007B7145" w:rsidRDefault="007B7145" w:rsidP="007B7145">
      <w:pPr>
        <w:pStyle w:val="KeinLeerraum"/>
        <w:ind w:left="720"/>
        <w:rPr>
          <w:rFonts w:ascii="Courier New" w:hAnsi="Courier New" w:cs="Courier New"/>
          <w:noProof/>
          <w:sz w:val="16"/>
          <w:szCs w:val="16"/>
        </w:rPr>
      </w:pPr>
      <w:r w:rsidRPr="007B7145">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7CED224" w14:textId="07C6F7F3" w:rsidR="007B7145" w:rsidRPr="007B7145" w:rsidRDefault="007B7145" w:rsidP="007B7145">
      <w:pPr>
        <w:pStyle w:val="KeinLeerraum"/>
        <w:ind w:left="720"/>
        <w:rPr>
          <w:rFonts w:ascii="Courier New" w:hAnsi="Courier New" w:cs="Courier New"/>
          <w:noProof/>
          <w:sz w:val="16"/>
          <w:szCs w:val="16"/>
        </w:rPr>
      </w:pPr>
      <w:r w:rsidRPr="007B7145">
        <w:rPr>
          <w:rFonts w:ascii="Courier New" w:hAnsi="Courier New" w:cs="Courier New"/>
          <w:noProof/>
          <w:sz w:val="16"/>
          <w:szCs w:val="16"/>
        </w:rPr>
        <w:t xml:space="preserve">             family = binomial(link = "</w:t>
      </w:r>
      <w:r>
        <w:rPr>
          <w:rFonts w:ascii="Courier New" w:hAnsi="Courier New" w:cs="Courier New"/>
          <w:noProof/>
          <w:sz w:val="16"/>
          <w:szCs w:val="16"/>
        </w:rPr>
        <w:t>probit</w:t>
      </w:r>
      <w:r w:rsidRPr="007B7145">
        <w:rPr>
          <w:rFonts w:ascii="Courier New" w:hAnsi="Courier New" w:cs="Courier New"/>
          <w:noProof/>
          <w:sz w:val="16"/>
          <w:szCs w:val="16"/>
        </w:rPr>
        <w:t xml:space="preserve">"), </w:t>
      </w:r>
    </w:p>
    <w:p w14:paraId="599FAD07" w14:textId="18995BCA" w:rsidR="007B7145" w:rsidRDefault="007B7145" w:rsidP="008B0DC4">
      <w:pPr>
        <w:pStyle w:val="KeinLeerraum"/>
        <w:ind w:left="720"/>
        <w:rPr>
          <w:rFonts w:ascii="Courier New" w:hAnsi="Courier New" w:cs="Courier New"/>
          <w:noProof/>
          <w:sz w:val="16"/>
          <w:szCs w:val="16"/>
        </w:rPr>
      </w:pPr>
      <w:r w:rsidRPr="007B7145">
        <w:rPr>
          <w:rFonts w:ascii="Courier New" w:hAnsi="Courier New" w:cs="Courier New"/>
          <w:noProof/>
          <w:sz w:val="16"/>
          <w:szCs w:val="16"/>
        </w:rPr>
        <w:t xml:space="preserve">             data = Psychometric</w:t>
      </w:r>
      <w:r w:rsidR="008B0DC4">
        <w:rPr>
          <w:rFonts w:ascii="Courier New" w:hAnsi="Courier New" w:cs="Courier New"/>
          <w:noProof/>
          <w:sz w:val="16"/>
          <w:szCs w:val="16"/>
        </w:rPr>
        <w:t>)</w:t>
      </w:r>
    </w:p>
    <w:p w14:paraId="4E63004A" w14:textId="77777777" w:rsidR="001635C7" w:rsidRPr="007B7145" w:rsidRDefault="001635C7" w:rsidP="008B0DC4">
      <w:pPr>
        <w:pStyle w:val="KeinLeerraum"/>
        <w:ind w:left="720"/>
        <w:rPr>
          <w:rFonts w:ascii="Courier New" w:hAnsi="Courier New" w:cs="Courier New"/>
          <w:noProof/>
          <w:sz w:val="16"/>
          <w:szCs w:val="16"/>
        </w:rPr>
      </w:pPr>
    </w:p>
    <w:p w14:paraId="2669B059" w14:textId="3F9F02B9" w:rsidR="007A3D11" w:rsidRDefault="007A3D11" w:rsidP="000A2EE2">
      <w:pPr>
        <w:rPr>
          <w:noProof/>
        </w:rPr>
      </w:pPr>
    </w:p>
    <w:p w14:paraId="52385C7B" w14:textId="5740BC64" w:rsidR="007A3D11" w:rsidRDefault="007A3D11" w:rsidP="000A2EE2">
      <w:pPr>
        <w:rPr>
          <w:noProof/>
        </w:rPr>
      </w:pPr>
    </w:p>
    <w:p w14:paraId="69881CC5" w14:textId="77777777" w:rsidR="007A3D11" w:rsidRDefault="007A3D11" w:rsidP="000A2EE2"/>
    <w:p w14:paraId="392AB01C" w14:textId="4A29248D" w:rsidR="000A2EE2" w:rsidRDefault="000A2EE2" w:rsidP="000A2EE2">
      <w:pPr>
        <w:pStyle w:val="berschrift1"/>
      </w:pPr>
      <w:r>
        <w:t>Conducting Power Analyses for Psychophysical Data</w:t>
      </w:r>
    </w:p>
    <w:p w14:paraId="276C107D" w14:textId="77C14806" w:rsidR="000A4380" w:rsidRDefault="000A4380" w:rsidP="000A4380"/>
    <w:p w14:paraId="4CF50C5C" w14:textId="6FE7FAC3" w:rsidR="000A4380" w:rsidRDefault="000A4380" w:rsidP="000A4380"/>
    <w:p w14:paraId="318C06C6" w14:textId="63EC9E30" w:rsidR="000A4380" w:rsidRDefault="000A4380" w:rsidP="000A4380"/>
    <w:p w14:paraId="077D837D" w14:textId="752A0309" w:rsidR="000A4380" w:rsidRDefault="000A4380" w:rsidP="000A4380"/>
    <w:p w14:paraId="67C36C0D" w14:textId="4F150B42" w:rsidR="000A4380" w:rsidRDefault="000A4380" w:rsidP="000A4380"/>
    <w:p w14:paraId="755DC953" w14:textId="2A017A00" w:rsidR="000A4380" w:rsidRDefault="000A4380" w:rsidP="000A4380"/>
    <w:p w14:paraId="15B22DCA" w14:textId="6F93656A" w:rsidR="000A4380" w:rsidRDefault="000A4380" w:rsidP="000A4380"/>
    <w:p w14:paraId="04A674D8" w14:textId="00DD3427" w:rsidR="000A4380" w:rsidRDefault="000A4380" w:rsidP="000A4380"/>
    <w:p w14:paraId="412659B1" w14:textId="774BA481" w:rsidR="000A4380" w:rsidRDefault="000A4380" w:rsidP="000A4380"/>
    <w:p w14:paraId="2BF2DFED" w14:textId="1F8552B4" w:rsidR="000A4380" w:rsidRDefault="000A4380" w:rsidP="000A4380"/>
    <w:p w14:paraId="58C2816E" w14:textId="38EC4216" w:rsidR="000A4380" w:rsidRDefault="000A4380" w:rsidP="000A4380"/>
    <w:p w14:paraId="5AB019C3" w14:textId="30D92A87" w:rsidR="000A4380" w:rsidRDefault="000A4380" w:rsidP="000A4380"/>
    <w:p w14:paraId="16414AF9" w14:textId="61E5E256" w:rsidR="000A4380" w:rsidRDefault="000A4380" w:rsidP="000A4380"/>
    <w:p w14:paraId="4B28D9B4" w14:textId="7934ADC5" w:rsidR="000A4380" w:rsidRDefault="000A4380" w:rsidP="000A4380"/>
    <w:p w14:paraId="74FB6788" w14:textId="6BBFCE1B" w:rsidR="000A4380" w:rsidRDefault="000A4380" w:rsidP="000A4380"/>
    <w:p w14:paraId="5B62851E" w14:textId="77777777" w:rsidR="000A4380" w:rsidRDefault="000A4380" w:rsidP="000A4380">
      <w:pPr>
        <w:jc w:val="both"/>
      </w:pPr>
    </w:p>
    <w:p w14:paraId="6D99A876" w14:textId="77777777" w:rsidR="000A4380" w:rsidRDefault="000A4380" w:rsidP="000A4380">
      <w:pPr>
        <w:jc w:val="both"/>
      </w:pPr>
      <w:r>
        <w:t>A further assumption is the absence of overdispersion and underdispersion. Overdispersion refers to an observed variability that much higher than the variability predicted by the model, and underdispersion designates an observed variability that is much lower than expected. Again, the DHARMa package offers a simple dispersion test. We perform this test over the simple and the complex model above and also add a third model with a medium complexity.</w:t>
      </w:r>
    </w:p>
    <w:p w14:paraId="3AE0AB88" w14:textId="77777777" w:rsidR="000A4380" w:rsidRPr="00EB1BB1" w:rsidRDefault="000A4380" w:rsidP="000A4380">
      <w:pPr>
        <w:pStyle w:val="KeinLeerraum"/>
        <w:ind w:left="720"/>
        <w:rPr>
          <w:rFonts w:ascii="Courier New" w:hAnsi="Courier New" w:cs="Courier New"/>
          <w:noProof/>
          <w:sz w:val="16"/>
          <w:szCs w:val="16"/>
        </w:rPr>
      </w:pPr>
      <w:r w:rsidRPr="00EB1BB1">
        <w:rPr>
          <w:rFonts w:ascii="Courier New" w:hAnsi="Courier New" w:cs="Courier New"/>
          <w:noProof/>
          <w:sz w:val="16"/>
          <w:szCs w:val="16"/>
        </w:rPr>
        <w:t>Sim_Medium = simulateResiduals(GLMM2_RandomInterceptsAndSlopes_JND)</w:t>
      </w:r>
    </w:p>
    <w:p w14:paraId="58215333" w14:textId="77777777" w:rsidR="000A4380" w:rsidRPr="00EB1BB1" w:rsidRDefault="000A4380" w:rsidP="000A4380">
      <w:pPr>
        <w:pStyle w:val="KeinLeerraum"/>
        <w:ind w:left="720"/>
        <w:rPr>
          <w:rFonts w:ascii="Courier New" w:hAnsi="Courier New" w:cs="Courier New"/>
          <w:noProof/>
          <w:sz w:val="16"/>
          <w:szCs w:val="16"/>
        </w:rPr>
      </w:pPr>
    </w:p>
    <w:p w14:paraId="1181C0B8" w14:textId="77777777" w:rsidR="000A4380" w:rsidRPr="00EB1BB1" w:rsidRDefault="000A4380" w:rsidP="000A4380">
      <w:pPr>
        <w:pStyle w:val="KeinLeerraum"/>
        <w:ind w:left="720"/>
        <w:rPr>
          <w:rFonts w:ascii="Courier New" w:hAnsi="Courier New" w:cs="Courier New"/>
          <w:noProof/>
          <w:sz w:val="16"/>
          <w:szCs w:val="16"/>
        </w:rPr>
      </w:pPr>
      <w:r w:rsidRPr="00EB1BB1">
        <w:rPr>
          <w:rFonts w:ascii="Courier New" w:hAnsi="Courier New" w:cs="Courier New"/>
          <w:noProof/>
          <w:sz w:val="16"/>
          <w:szCs w:val="16"/>
        </w:rPr>
        <w:t>testDispersion(Sim_Simple)</w:t>
      </w:r>
    </w:p>
    <w:p w14:paraId="39CB099E" w14:textId="77777777" w:rsidR="000A4380" w:rsidRPr="00EB1BB1" w:rsidRDefault="000A4380" w:rsidP="000A4380">
      <w:pPr>
        <w:pStyle w:val="KeinLeerraum"/>
        <w:ind w:left="720"/>
        <w:rPr>
          <w:rFonts w:ascii="Courier New" w:hAnsi="Courier New" w:cs="Courier New"/>
          <w:noProof/>
          <w:sz w:val="16"/>
          <w:szCs w:val="16"/>
        </w:rPr>
      </w:pPr>
      <w:r w:rsidRPr="00EB1BB1">
        <w:rPr>
          <w:rFonts w:ascii="Courier New" w:hAnsi="Courier New" w:cs="Courier New"/>
          <w:noProof/>
          <w:sz w:val="16"/>
          <w:szCs w:val="16"/>
        </w:rPr>
        <w:t>testDispersion(Sim_Medium)</w:t>
      </w:r>
    </w:p>
    <w:p w14:paraId="3D3CC3C5" w14:textId="77777777" w:rsidR="000A4380" w:rsidRDefault="000A4380" w:rsidP="000A4380">
      <w:pPr>
        <w:pStyle w:val="KeinLeerraum"/>
        <w:ind w:left="720"/>
        <w:rPr>
          <w:rFonts w:ascii="Courier New" w:hAnsi="Courier New" w:cs="Courier New"/>
          <w:noProof/>
          <w:sz w:val="16"/>
          <w:szCs w:val="16"/>
        </w:rPr>
      </w:pPr>
      <w:r w:rsidRPr="00EB1BB1">
        <w:rPr>
          <w:rFonts w:ascii="Courier New" w:hAnsi="Courier New" w:cs="Courier New"/>
          <w:noProof/>
          <w:sz w:val="16"/>
          <w:szCs w:val="16"/>
        </w:rPr>
        <w:t>testDispersion(Sim_Complex)</w:t>
      </w:r>
    </w:p>
    <w:p w14:paraId="5F2F4072" w14:textId="77777777" w:rsidR="000A4380" w:rsidRPr="00EB1BB1" w:rsidRDefault="000A4380" w:rsidP="000A4380">
      <w:pPr>
        <w:pStyle w:val="KeinLeerraum"/>
        <w:rPr>
          <w:rFonts w:ascii="Courier New" w:hAnsi="Courier New" w:cs="Courier New"/>
          <w:noProof/>
          <w:sz w:val="16"/>
          <w:szCs w:val="16"/>
        </w:rPr>
      </w:pPr>
    </w:p>
    <w:p w14:paraId="32C83420" w14:textId="77777777" w:rsidR="000A4380" w:rsidRPr="006A2536" w:rsidRDefault="000A4380" w:rsidP="000A4380">
      <w:pPr>
        <w:jc w:val="both"/>
        <w:rPr>
          <w:noProof/>
        </w:rPr>
      </w:pPr>
      <w:r>
        <w:rPr>
          <w:noProof/>
        </w:rPr>
        <w:t xml:space="preserve">The test is significant for the simplest model (Sim_Simple; with a Dispersion Factor of 1.02; p </w:t>
      </w:r>
      <w:r w:rsidRPr="00EB1BB1">
        <w:rPr>
          <w:noProof/>
        </w:rPr>
        <w:t>=</w:t>
      </w:r>
      <w:r>
        <w:rPr>
          <w:noProof/>
        </w:rPr>
        <w:t xml:space="preserve"> 0.016), and not significant for the medium model (Sim_Medium; Dispersion Factor of 1.05; p = 0.34) and the complex model (Sim_Complex; Dispersion Factor of 1.34; p = 0.36). The Dispersion Factor is the quotient of the </w:t>
      </w:r>
      <w:r w:rsidRPr="006A2536">
        <w:rPr>
          <w:noProof/>
        </w:rPr>
        <w:t>sum of squared Pearson residuals</w:t>
      </w:r>
      <w:r>
        <w:rPr>
          <w:noProof/>
        </w:rPr>
        <w:t xml:space="preserve"> and the residual degrees of freedom. A value of 1 constitutes a perfect dispersion. Values below 1 indicate underdispersion and values above 1 indicate overdispersion.</w:t>
      </w:r>
    </w:p>
    <w:p w14:paraId="3852CBD5" w14:textId="77777777" w:rsidR="000A4380" w:rsidRPr="000A4380" w:rsidRDefault="000A4380" w:rsidP="000A4380"/>
    <w:sectPr w:rsidR="000A4380" w:rsidRPr="000A43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500A"/>
    <w:rsid w:val="0004040C"/>
    <w:rsid w:val="00067743"/>
    <w:rsid w:val="000A2EE2"/>
    <w:rsid w:val="000A4380"/>
    <w:rsid w:val="000B28DC"/>
    <w:rsid w:val="000E7E22"/>
    <w:rsid w:val="0010338B"/>
    <w:rsid w:val="00136CB0"/>
    <w:rsid w:val="0014331A"/>
    <w:rsid w:val="001635C7"/>
    <w:rsid w:val="001637F8"/>
    <w:rsid w:val="00183E8D"/>
    <w:rsid w:val="0021336B"/>
    <w:rsid w:val="00230D1F"/>
    <w:rsid w:val="00271559"/>
    <w:rsid w:val="002776A5"/>
    <w:rsid w:val="002968A0"/>
    <w:rsid w:val="002B0190"/>
    <w:rsid w:val="002E566C"/>
    <w:rsid w:val="002F3D29"/>
    <w:rsid w:val="00352DD8"/>
    <w:rsid w:val="00376144"/>
    <w:rsid w:val="003B29B6"/>
    <w:rsid w:val="003D67F3"/>
    <w:rsid w:val="003D7A80"/>
    <w:rsid w:val="003D7C9B"/>
    <w:rsid w:val="003E1274"/>
    <w:rsid w:val="003E605C"/>
    <w:rsid w:val="003F5A32"/>
    <w:rsid w:val="00462C53"/>
    <w:rsid w:val="004851AE"/>
    <w:rsid w:val="004919B1"/>
    <w:rsid w:val="004A3B0B"/>
    <w:rsid w:val="004B17C0"/>
    <w:rsid w:val="004D1E77"/>
    <w:rsid w:val="004D3494"/>
    <w:rsid w:val="004F1565"/>
    <w:rsid w:val="00517177"/>
    <w:rsid w:val="00533392"/>
    <w:rsid w:val="0054797F"/>
    <w:rsid w:val="005A44E1"/>
    <w:rsid w:val="005A6220"/>
    <w:rsid w:val="005C4DF0"/>
    <w:rsid w:val="0067329A"/>
    <w:rsid w:val="006928E2"/>
    <w:rsid w:val="006A2536"/>
    <w:rsid w:val="006A6799"/>
    <w:rsid w:val="006B1BC0"/>
    <w:rsid w:val="006D0A02"/>
    <w:rsid w:val="006D418E"/>
    <w:rsid w:val="006E68C8"/>
    <w:rsid w:val="007002AE"/>
    <w:rsid w:val="00707C5B"/>
    <w:rsid w:val="007325F9"/>
    <w:rsid w:val="00791E7B"/>
    <w:rsid w:val="007978C6"/>
    <w:rsid w:val="007A3D11"/>
    <w:rsid w:val="007B7145"/>
    <w:rsid w:val="007C1441"/>
    <w:rsid w:val="007D7C15"/>
    <w:rsid w:val="00823F1E"/>
    <w:rsid w:val="00874473"/>
    <w:rsid w:val="008973C0"/>
    <w:rsid w:val="008B0DC4"/>
    <w:rsid w:val="008B1082"/>
    <w:rsid w:val="008F1103"/>
    <w:rsid w:val="008F3C2B"/>
    <w:rsid w:val="008F4C8E"/>
    <w:rsid w:val="00916B7C"/>
    <w:rsid w:val="0099358C"/>
    <w:rsid w:val="00997282"/>
    <w:rsid w:val="009C0D5A"/>
    <w:rsid w:val="009D4DA1"/>
    <w:rsid w:val="009E0CD5"/>
    <w:rsid w:val="00A16063"/>
    <w:rsid w:val="00A43EA8"/>
    <w:rsid w:val="00A721D6"/>
    <w:rsid w:val="00B22EBD"/>
    <w:rsid w:val="00B4197D"/>
    <w:rsid w:val="00B555B6"/>
    <w:rsid w:val="00B65CD5"/>
    <w:rsid w:val="00B74A29"/>
    <w:rsid w:val="00B801C6"/>
    <w:rsid w:val="00BE27CA"/>
    <w:rsid w:val="00BE706D"/>
    <w:rsid w:val="00BF6858"/>
    <w:rsid w:val="00C108D7"/>
    <w:rsid w:val="00C172BD"/>
    <w:rsid w:val="00C20532"/>
    <w:rsid w:val="00C329FD"/>
    <w:rsid w:val="00C4774C"/>
    <w:rsid w:val="00C97284"/>
    <w:rsid w:val="00CC15DA"/>
    <w:rsid w:val="00CD2FA9"/>
    <w:rsid w:val="00CF5E0D"/>
    <w:rsid w:val="00D306C3"/>
    <w:rsid w:val="00D40248"/>
    <w:rsid w:val="00D5509F"/>
    <w:rsid w:val="00D805A7"/>
    <w:rsid w:val="00DB0A11"/>
    <w:rsid w:val="00DB4B8A"/>
    <w:rsid w:val="00DE463F"/>
    <w:rsid w:val="00DF75E1"/>
    <w:rsid w:val="00E02B28"/>
    <w:rsid w:val="00E11438"/>
    <w:rsid w:val="00E13B62"/>
    <w:rsid w:val="00E17EC6"/>
    <w:rsid w:val="00E24A54"/>
    <w:rsid w:val="00E2580B"/>
    <w:rsid w:val="00E703DF"/>
    <w:rsid w:val="00E86EBC"/>
    <w:rsid w:val="00EA0D58"/>
    <w:rsid w:val="00EB1BB1"/>
    <w:rsid w:val="00EB6D3D"/>
    <w:rsid w:val="00EE53B5"/>
    <w:rsid w:val="00EF7C43"/>
    <w:rsid w:val="00F70779"/>
    <w:rsid w:val="00F7573F"/>
    <w:rsid w:val="00F80408"/>
    <w:rsid w:val="00F946DB"/>
    <w:rsid w:val="00FB2805"/>
    <w:rsid w:val="00FB5FEE"/>
    <w:rsid w:val="00FC2122"/>
    <w:rsid w:val="00FC4081"/>
    <w:rsid w:val="00FC7AF7"/>
    <w:rsid w:val="00FD5BD7"/>
    <w:rsid w:val="00FE0C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002AE"/>
  </w:style>
  <w:style w:type="paragraph" w:styleId="berschrift1">
    <w:name w:val="heading 1"/>
    <w:basedOn w:val="Standard"/>
    <w:next w:val="Standard"/>
    <w:link w:val="berschrift1Zchn"/>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002AE"/>
    <w:rPr>
      <w:rFonts w:asciiTheme="majorHAnsi" w:eastAsiaTheme="majorEastAsia" w:hAnsiTheme="majorHAnsi" w:cstheme="majorBidi"/>
      <w:color w:val="2F5496" w:themeColor="accent1" w:themeShade="BF"/>
      <w:sz w:val="32"/>
      <w:szCs w:val="32"/>
    </w:rPr>
  </w:style>
  <w:style w:type="paragraph" w:styleId="Sprechblasentext">
    <w:name w:val="Balloon Text"/>
    <w:basedOn w:val="Standard"/>
    <w:link w:val="SprechblasentextZchn"/>
    <w:uiPriority w:val="99"/>
    <w:semiHidden/>
    <w:unhideWhenUsed/>
    <w:rsid w:val="007002A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002AE"/>
    <w:rPr>
      <w:rFonts w:ascii="Segoe UI" w:hAnsi="Segoe UI" w:cs="Segoe UI"/>
      <w:sz w:val="18"/>
      <w:szCs w:val="18"/>
    </w:rPr>
  </w:style>
  <w:style w:type="character" w:customStyle="1" w:styleId="berschrift2Zchn">
    <w:name w:val="Überschrift 2 Zchn"/>
    <w:basedOn w:val="Absatz-Standardschriftart"/>
    <w:link w:val="berschrift2"/>
    <w:uiPriority w:val="9"/>
    <w:rsid w:val="00C97284"/>
    <w:rPr>
      <w:rFonts w:asciiTheme="majorHAnsi" w:eastAsiaTheme="majorEastAsia" w:hAnsiTheme="majorHAnsi" w:cstheme="majorBidi"/>
      <w:color w:val="2F5496" w:themeColor="accent1" w:themeShade="BF"/>
      <w:sz w:val="26"/>
      <w:szCs w:val="26"/>
    </w:rPr>
  </w:style>
  <w:style w:type="paragraph" w:styleId="Beschriftung">
    <w:name w:val="caption"/>
    <w:basedOn w:val="Standard"/>
    <w:next w:val="Standard"/>
    <w:uiPriority w:val="35"/>
    <w:unhideWhenUsed/>
    <w:qFormat/>
    <w:rsid w:val="00C97284"/>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851AE"/>
    <w:rPr>
      <w:rFonts w:asciiTheme="majorHAnsi" w:eastAsiaTheme="majorEastAsia" w:hAnsiTheme="majorHAnsi" w:cstheme="majorBidi"/>
      <w:color w:val="1F3763" w:themeColor="accent1" w:themeShade="7F"/>
      <w:sz w:val="24"/>
      <w:szCs w:val="24"/>
    </w:rPr>
  </w:style>
  <w:style w:type="paragraph" w:styleId="KeinLeerraum">
    <w:name w:val="No Spacing"/>
    <w:uiPriority w:val="1"/>
    <w:qFormat/>
    <w:rsid w:val="004851AE"/>
    <w:pPr>
      <w:spacing w:after="0" w:line="240" w:lineRule="auto"/>
    </w:pPr>
  </w:style>
  <w:style w:type="character" w:styleId="Hyperlink">
    <w:name w:val="Hyperlink"/>
    <w:basedOn w:val="Absatz-Standardschriftart"/>
    <w:uiPriority w:val="99"/>
    <w:unhideWhenUsed/>
    <w:rsid w:val="004851AE"/>
    <w:rPr>
      <w:color w:val="0000FF"/>
      <w:u w:val="single"/>
    </w:rPr>
  </w:style>
  <w:style w:type="paragraph" w:styleId="Listenabsatz">
    <w:name w:val="List Paragraph"/>
    <w:basedOn w:val="Standard"/>
    <w:uiPriority w:val="34"/>
    <w:qFormat/>
    <w:rsid w:val="000A2EE2"/>
    <w:pPr>
      <w:ind w:left="720"/>
      <w:contextualSpacing/>
    </w:pPr>
  </w:style>
  <w:style w:type="table" w:styleId="Tabellenraster">
    <w:name w:val="Table Grid"/>
    <w:basedOn w:val="NormaleTabelle"/>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orges/Power-Analyses-Psychophysics/tree/master/Get%20parameters%20from%20existing%20dat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4069</Words>
  <Characters>80196</Characters>
  <Application>Microsoft Office Word</Application>
  <DocSecurity>0</DocSecurity>
  <Lines>668</Lines>
  <Paragraphs>1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4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70</cp:revision>
  <dcterms:created xsi:type="dcterms:W3CDTF">2020-07-13T06:39:00Z</dcterms:created>
  <dcterms:modified xsi:type="dcterms:W3CDTF">2020-07-27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